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79189" w14:textId="2BBEB2C6" w:rsidR="000E6C36" w:rsidRDefault="000E6C36" w:rsidP="00FC0CE7">
      <w:pPr>
        <w:tabs>
          <w:tab w:val="left" w:pos="1985"/>
        </w:tabs>
        <w:spacing w:line="276" w:lineRule="auto"/>
        <w:rPr>
          <w:sz w:val="18"/>
          <w:szCs w:val="18"/>
        </w:rPr>
      </w:pPr>
      <w:r w:rsidRPr="001A45A0">
        <w:rPr>
          <w:sz w:val="18"/>
          <w:szCs w:val="18"/>
        </w:rPr>
        <w:t>Geschäftszeichen:</w:t>
      </w:r>
      <w:r w:rsidRPr="001A45A0">
        <w:rPr>
          <w:sz w:val="18"/>
          <w:szCs w:val="18"/>
        </w:rPr>
        <w:tab/>
        <w:t xml:space="preserve">____________________ </w:t>
      </w:r>
      <w:r w:rsidRPr="001A45A0">
        <w:rPr>
          <w:sz w:val="18"/>
          <w:szCs w:val="18"/>
        </w:rPr>
        <w:tab/>
      </w:r>
      <w:r>
        <w:rPr>
          <w:sz w:val="18"/>
          <w:szCs w:val="18"/>
        </w:rPr>
        <w:tab/>
      </w:r>
      <w:r>
        <w:rPr>
          <w:sz w:val="18"/>
          <w:szCs w:val="18"/>
        </w:rPr>
        <w:tab/>
      </w:r>
      <w:r>
        <w:rPr>
          <w:sz w:val="18"/>
          <w:szCs w:val="18"/>
        </w:rPr>
        <w:tab/>
      </w:r>
      <w:r>
        <w:rPr>
          <w:sz w:val="18"/>
          <w:szCs w:val="18"/>
        </w:rPr>
        <w:tab/>
      </w:r>
      <w:r>
        <w:rPr>
          <w:sz w:val="18"/>
          <w:szCs w:val="18"/>
        </w:rPr>
        <w:tab/>
      </w:r>
      <w:r>
        <w:rPr>
          <w:sz w:val="18"/>
          <w:szCs w:val="18"/>
        </w:rPr>
        <w:tab/>
      </w:r>
    </w:p>
    <w:p w14:paraId="0E66EC4B" w14:textId="77777777" w:rsidR="000E6C36" w:rsidRDefault="000E6C36" w:rsidP="00FC0CE7">
      <w:pPr>
        <w:tabs>
          <w:tab w:val="left" w:pos="1985"/>
        </w:tabs>
        <w:spacing w:line="276" w:lineRule="auto"/>
        <w:rPr>
          <w:sz w:val="18"/>
          <w:szCs w:val="18"/>
        </w:rPr>
      </w:pPr>
      <w:r w:rsidRPr="001A45A0">
        <w:rPr>
          <w:sz w:val="18"/>
          <w:szCs w:val="18"/>
        </w:rPr>
        <w:t>Ein</w:t>
      </w:r>
      <w:r w:rsidR="00BC7CBE">
        <w:rPr>
          <w:sz w:val="18"/>
          <w:szCs w:val="18"/>
        </w:rPr>
        <w:t>gangsvermerk:</w:t>
      </w:r>
      <w:r w:rsidR="00BC7CBE">
        <w:rPr>
          <w:sz w:val="18"/>
          <w:szCs w:val="18"/>
        </w:rPr>
        <w:tab/>
      </w:r>
      <w:r w:rsidRPr="001A45A0">
        <w:rPr>
          <w:sz w:val="18"/>
          <w:szCs w:val="18"/>
        </w:rPr>
        <w:t>__________________</w:t>
      </w:r>
    </w:p>
    <w:p w14:paraId="1D83C394" w14:textId="77777777" w:rsidR="000E6C36" w:rsidRPr="001A45A0" w:rsidRDefault="00613558" w:rsidP="00FC0CE7">
      <w:pPr>
        <w:spacing w:before="120" w:line="276" w:lineRule="auto"/>
        <w:jc w:val="center"/>
        <w:rPr>
          <w:sz w:val="16"/>
          <w:szCs w:val="16"/>
        </w:rPr>
      </w:pPr>
      <w:r w:rsidRPr="001A45A0">
        <w:rPr>
          <w:sz w:val="16"/>
          <w:szCs w:val="16"/>
        </w:rPr>
        <w:t xml:space="preserve"> </w:t>
      </w:r>
      <w:r w:rsidR="000E6C36" w:rsidRPr="001A45A0">
        <w:rPr>
          <w:sz w:val="16"/>
          <w:szCs w:val="16"/>
        </w:rPr>
        <w:t>(wird von der Geschäftsstelle der Ethikkommission ausgefüllt)</w:t>
      </w:r>
    </w:p>
    <w:p w14:paraId="62F2BF6F" w14:textId="77777777" w:rsidR="00613558" w:rsidRDefault="00613558" w:rsidP="00FC0CE7">
      <w:pPr>
        <w:spacing w:line="276" w:lineRule="auto"/>
      </w:pPr>
    </w:p>
    <w:p w14:paraId="15A6E7C8" w14:textId="77777777" w:rsidR="000E6C36" w:rsidRDefault="000E6C36" w:rsidP="00FC0CE7">
      <w:pPr>
        <w:spacing w:line="276" w:lineRule="auto"/>
      </w:pPr>
    </w:p>
    <w:p w14:paraId="3F16B10F" w14:textId="12B24C70" w:rsidR="00613558" w:rsidRPr="001A45A0" w:rsidRDefault="00613558" w:rsidP="00FC0CE7">
      <w:pPr>
        <w:tabs>
          <w:tab w:val="left" w:pos="1985"/>
        </w:tabs>
        <w:spacing w:line="276" w:lineRule="auto"/>
        <w:rPr>
          <w:sz w:val="18"/>
          <w:szCs w:val="18"/>
        </w:rPr>
      </w:pPr>
      <w:r>
        <w:rPr>
          <w:sz w:val="18"/>
          <w:szCs w:val="18"/>
        </w:rPr>
        <w:t>Datum:</w:t>
      </w:r>
      <w:r>
        <w:rPr>
          <w:sz w:val="18"/>
          <w:szCs w:val="18"/>
        </w:rPr>
        <w:tab/>
      </w:r>
      <w:r w:rsidR="009B4D77">
        <w:rPr>
          <w:sz w:val="18"/>
          <w:szCs w:val="18"/>
        </w:rPr>
        <w:t>2</w:t>
      </w:r>
      <w:r w:rsidR="009C4AFA">
        <w:rPr>
          <w:sz w:val="18"/>
          <w:szCs w:val="18"/>
        </w:rPr>
        <w:t>7</w:t>
      </w:r>
      <w:r w:rsidR="009B4D77">
        <w:rPr>
          <w:sz w:val="18"/>
          <w:szCs w:val="18"/>
        </w:rPr>
        <w:t>.04</w:t>
      </w:r>
      <w:r w:rsidR="00DF39FA">
        <w:rPr>
          <w:sz w:val="18"/>
          <w:szCs w:val="18"/>
        </w:rPr>
        <w:t>.2022</w:t>
      </w:r>
    </w:p>
    <w:p w14:paraId="64935846" w14:textId="77777777" w:rsidR="000E6C36" w:rsidRDefault="000E6C36" w:rsidP="00FC0CE7">
      <w:pPr>
        <w:spacing w:line="276" w:lineRule="auto"/>
      </w:pPr>
    </w:p>
    <w:p w14:paraId="03AE6EBE" w14:textId="77777777" w:rsidR="000E6C36" w:rsidRPr="00295F2E" w:rsidRDefault="000E6C36" w:rsidP="00FC0CE7">
      <w:pPr>
        <w:spacing w:line="276" w:lineRule="auto"/>
        <w:jc w:val="center"/>
        <w:rPr>
          <w:b/>
          <w:sz w:val="24"/>
          <w:szCs w:val="24"/>
        </w:rPr>
      </w:pPr>
      <w:r w:rsidRPr="00295F2E">
        <w:rPr>
          <w:b/>
          <w:sz w:val="24"/>
          <w:szCs w:val="24"/>
        </w:rPr>
        <w:t>ANTRAG</w:t>
      </w:r>
    </w:p>
    <w:p w14:paraId="55DB256C" w14:textId="77777777" w:rsidR="000E6C36" w:rsidRPr="00D62408" w:rsidRDefault="000E6C36" w:rsidP="00FC0CE7">
      <w:pPr>
        <w:spacing w:before="120" w:line="276" w:lineRule="auto"/>
        <w:jc w:val="center"/>
        <w:rPr>
          <w:b/>
        </w:rPr>
      </w:pPr>
      <w:r>
        <w:rPr>
          <w:b/>
        </w:rPr>
        <w:t>z</w:t>
      </w:r>
      <w:r w:rsidRPr="00D62408">
        <w:rPr>
          <w:b/>
        </w:rPr>
        <w:t>ur Beurteilung ethischer Fragen eines Forschungsvorhabens am Menschen</w:t>
      </w:r>
    </w:p>
    <w:p w14:paraId="53377521" w14:textId="77777777" w:rsidR="000E6C36" w:rsidRDefault="000E6C36" w:rsidP="00FC0CE7">
      <w:pPr>
        <w:spacing w:before="60" w:line="276" w:lineRule="auto"/>
        <w:jc w:val="center"/>
        <w:rPr>
          <w:b/>
        </w:rPr>
      </w:pPr>
      <w:r w:rsidRPr="00BC5FEB">
        <w:rPr>
          <w:b/>
        </w:rPr>
        <w:t>zu richten an die Geschäftsstelle der Ethikkommission der Fakultät 11</w:t>
      </w:r>
    </w:p>
    <w:p w14:paraId="1195451D" w14:textId="77777777" w:rsidR="000E6C36" w:rsidRDefault="000E6C36" w:rsidP="00FC0CE7">
      <w:pPr>
        <w:spacing w:line="276" w:lineRule="auto"/>
        <w:jc w:val="center"/>
        <w:rPr>
          <w:b/>
        </w:rPr>
      </w:pPr>
    </w:p>
    <w:p w14:paraId="26892003" w14:textId="77777777" w:rsidR="000E6C36" w:rsidRDefault="000E6C36" w:rsidP="00FC0CE7">
      <w:pPr>
        <w:spacing w:line="276" w:lineRule="auto"/>
        <w:jc w:val="both"/>
        <w:rPr>
          <w:b/>
        </w:rPr>
      </w:pPr>
    </w:p>
    <w:p w14:paraId="412516DB" w14:textId="61219F39" w:rsidR="000E6C36" w:rsidRPr="000B73A9" w:rsidRDefault="000E6C36" w:rsidP="00FC0CE7">
      <w:pPr>
        <w:spacing w:line="276" w:lineRule="auto"/>
        <w:jc w:val="both"/>
        <w:rPr>
          <w:b/>
          <w:color w:val="3426FF"/>
        </w:rPr>
      </w:pPr>
      <w:r w:rsidRPr="00A65F53">
        <w:rPr>
          <w:b/>
          <w:color w:val="3426FF"/>
        </w:rPr>
        <w:t>1</w:t>
      </w:r>
      <w:r w:rsidR="00C86837">
        <w:rPr>
          <w:b/>
          <w:color w:val="3426FF"/>
        </w:rPr>
        <w:t>)</w:t>
      </w:r>
      <w:r w:rsidRPr="00A65F53">
        <w:rPr>
          <w:b/>
          <w:color w:val="3426FF"/>
        </w:rPr>
        <w:t xml:space="preserve"> Allgemeine Angaben</w:t>
      </w:r>
    </w:p>
    <w:p w14:paraId="46EAACD8" w14:textId="19A8D4E9" w:rsidR="000E6C36" w:rsidRDefault="000E6C36" w:rsidP="00FC0CE7">
      <w:pPr>
        <w:spacing w:line="276" w:lineRule="auto"/>
        <w:jc w:val="both"/>
        <w:rPr>
          <w:color w:val="3426FF"/>
        </w:rPr>
      </w:pPr>
      <w:r w:rsidRPr="00A65F53">
        <w:rPr>
          <w:color w:val="3426FF"/>
        </w:rPr>
        <w:t>1.1</w:t>
      </w:r>
      <w:r w:rsidRPr="00A65F53">
        <w:rPr>
          <w:color w:val="3426FF"/>
        </w:rPr>
        <w:tab/>
        <w:t>Titel des Forschungsvorhabens</w:t>
      </w:r>
    </w:p>
    <w:p w14:paraId="7CFC9EA1" w14:textId="61383389" w:rsidR="00DF39FA" w:rsidRPr="00DF39FA" w:rsidRDefault="00DF39FA" w:rsidP="00FC0CE7">
      <w:pPr>
        <w:spacing w:line="276" w:lineRule="auto"/>
        <w:jc w:val="both"/>
      </w:pPr>
      <w:r w:rsidRPr="00DF39FA">
        <w:t>Untersuchung von Bewusstseinsniveaus während des Schlafs mittels visueller Flicker-Stimulation im Gamma-Bereich</w:t>
      </w:r>
      <w:r w:rsidR="00124C4A">
        <w:t>.</w:t>
      </w:r>
    </w:p>
    <w:p w14:paraId="33F5B9C7" w14:textId="77777777" w:rsidR="000E6C36" w:rsidRPr="00A65F53" w:rsidRDefault="000E6C36" w:rsidP="00FC0CE7">
      <w:pPr>
        <w:spacing w:line="276" w:lineRule="auto"/>
        <w:jc w:val="both"/>
        <w:rPr>
          <w:color w:val="3426FF"/>
        </w:rPr>
      </w:pPr>
    </w:p>
    <w:p w14:paraId="74E4E2ED" w14:textId="1240F65E" w:rsidR="000E6C36" w:rsidRDefault="000E6C36" w:rsidP="00FC0CE7">
      <w:pPr>
        <w:spacing w:line="276" w:lineRule="auto"/>
        <w:ind w:left="568" w:hanging="568"/>
        <w:jc w:val="both"/>
        <w:rPr>
          <w:color w:val="3426FF"/>
        </w:rPr>
      </w:pPr>
      <w:r w:rsidRPr="00A65F53">
        <w:rPr>
          <w:color w:val="3426FF"/>
        </w:rPr>
        <w:t>1.2</w:t>
      </w:r>
      <w:r w:rsidRPr="00A65F53">
        <w:rPr>
          <w:color w:val="3426FF"/>
        </w:rPr>
        <w:tab/>
        <w:t xml:space="preserve">Verantwortliche/r Projektleiter/in und ggf. Stellvertreter/in (Name, Anschrift, Telefon, </w:t>
      </w:r>
      <w:r w:rsidR="00124C4A" w:rsidRPr="00A65F53">
        <w:rPr>
          <w:color w:val="3426FF"/>
        </w:rPr>
        <w:t>E-Mail-Adresse</w:t>
      </w:r>
      <w:r w:rsidRPr="00A65F53">
        <w:rPr>
          <w:color w:val="3426FF"/>
        </w:rPr>
        <w:t>)</w:t>
      </w:r>
    </w:p>
    <w:p w14:paraId="4727D36E" w14:textId="77777777" w:rsidR="00DF39FA" w:rsidRPr="00DF39FA" w:rsidRDefault="00DF39FA" w:rsidP="00DF39FA">
      <w:pPr>
        <w:spacing w:line="276" w:lineRule="auto"/>
        <w:ind w:left="568" w:hanging="568"/>
        <w:jc w:val="both"/>
      </w:pPr>
      <w:r w:rsidRPr="00DF39FA">
        <w:t>Dr. Paul Taylor</w:t>
      </w:r>
    </w:p>
    <w:p w14:paraId="5DE6F634" w14:textId="77777777" w:rsidR="00DF39FA" w:rsidRPr="00DF39FA" w:rsidRDefault="00DF39FA" w:rsidP="00DF39FA">
      <w:pPr>
        <w:spacing w:line="276" w:lineRule="auto"/>
        <w:ind w:left="568" w:hanging="568"/>
        <w:jc w:val="both"/>
      </w:pPr>
      <w:r w:rsidRPr="00DF39FA">
        <w:t>Allgemeine und Experimentelle Psychologie</w:t>
      </w:r>
    </w:p>
    <w:p w14:paraId="00802188" w14:textId="77777777" w:rsidR="00DF39FA" w:rsidRPr="00DF39FA" w:rsidRDefault="00DF39FA" w:rsidP="00DF39FA">
      <w:pPr>
        <w:spacing w:line="276" w:lineRule="auto"/>
        <w:ind w:left="568" w:hanging="568"/>
        <w:jc w:val="both"/>
      </w:pPr>
      <w:r w:rsidRPr="00DF39FA">
        <w:t>Leopoldstraße 13, 80802 München</w:t>
      </w:r>
    </w:p>
    <w:p w14:paraId="4E92FC74" w14:textId="77777777" w:rsidR="00DF39FA" w:rsidRPr="00DF39FA" w:rsidRDefault="00DF39FA" w:rsidP="00DF39FA">
      <w:pPr>
        <w:spacing w:line="276" w:lineRule="auto"/>
        <w:ind w:left="568" w:hanging="568"/>
        <w:jc w:val="both"/>
      </w:pPr>
      <w:r w:rsidRPr="00DF39FA">
        <w:t>paul.taylor@psy.lmu.de</w:t>
      </w:r>
    </w:p>
    <w:p w14:paraId="09632597" w14:textId="77EBC1C2" w:rsidR="00DF39FA" w:rsidRPr="00DF39FA" w:rsidRDefault="00DF39FA" w:rsidP="00DF39FA">
      <w:pPr>
        <w:spacing w:line="276" w:lineRule="auto"/>
        <w:ind w:left="568" w:hanging="568"/>
        <w:jc w:val="both"/>
      </w:pPr>
      <w:r w:rsidRPr="00DF39FA">
        <w:t>+49 (89) / 2180 6302</w:t>
      </w:r>
    </w:p>
    <w:p w14:paraId="0BE2A3EC" w14:textId="77777777" w:rsidR="000E6C36" w:rsidRPr="00A65F53" w:rsidRDefault="000E6C36" w:rsidP="00FC0CE7">
      <w:pPr>
        <w:spacing w:line="276" w:lineRule="auto"/>
        <w:jc w:val="both"/>
        <w:rPr>
          <w:color w:val="3426FF"/>
        </w:rPr>
      </w:pPr>
    </w:p>
    <w:p w14:paraId="10B75819" w14:textId="1F588D38" w:rsidR="000E6C36" w:rsidRPr="00A65F53" w:rsidRDefault="000E6C36" w:rsidP="00FC0CE7">
      <w:pPr>
        <w:spacing w:line="276" w:lineRule="auto"/>
        <w:jc w:val="both"/>
        <w:rPr>
          <w:color w:val="3426FF"/>
        </w:rPr>
      </w:pPr>
      <w:r w:rsidRPr="00A65F53">
        <w:rPr>
          <w:color w:val="3426FF"/>
        </w:rPr>
        <w:t>1.3</w:t>
      </w:r>
      <w:r w:rsidRPr="00A65F53">
        <w:rPr>
          <w:color w:val="3426FF"/>
        </w:rPr>
        <w:tab/>
        <w:t>Drittmittelantrag</w:t>
      </w:r>
      <w:r w:rsidR="00613558" w:rsidRPr="00A65F53">
        <w:rPr>
          <w:color w:val="3426FF"/>
        </w:rPr>
        <w:tab/>
      </w:r>
      <w:r w:rsidR="00DF39FA">
        <w:rPr>
          <w:color w:val="000000" w:themeColor="text1"/>
        </w:rPr>
        <w:t>nein</w:t>
      </w:r>
      <w:r w:rsidR="00A12566">
        <w:rPr>
          <w:color w:val="3426FF"/>
        </w:rPr>
        <w:tab/>
      </w:r>
      <w:r w:rsidR="00A12566">
        <w:rPr>
          <w:color w:val="3426FF"/>
        </w:rPr>
        <w:tab/>
        <w:t>Drittmittelgeber</w:t>
      </w:r>
      <w:r w:rsidR="00A12566">
        <w:rPr>
          <w:color w:val="3426FF"/>
        </w:rPr>
        <w:tab/>
      </w:r>
      <w:r w:rsidRPr="00A12566">
        <w:rPr>
          <w:color w:val="000000" w:themeColor="text1"/>
        </w:rPr>
        <w:t>nein</w:t>
      </w:r>
    </w:p>
    <w:p w14:paraId="64BB75DF" w14:textId="77777777" w:rsidR="000E6C36" w:rsidRPr="00A65F53" w:rsidRDefault="000E6C36" w:rsidP="00FC0CE7">
      <w:pPr>
        <w:spacing w:line="276" w:lineRule="auto"/>
        <w:jc w:val="both"/>
        <w:rPr>
          <w:color w:val="3426FF"/>
        </w:rPr>
      </w:pPr>
    </w:p>
    <w:p w14:paraId="06A5CE19" w14:textId="77777777" w:rsidR="000E6C36" w:rsidRPr="00A65F53" w:rsidRDefault="000E6C36" w:rsidP="00FC0CE7">
      <w:pPr>
        <w:spacing w:line="276" w:lineRule="auto"/>
        <w:ind w:left="567" w:hanging="567"/>
        <w:jc w:val="both"/>
        <w:rPr>
          <w:color w:val="3426FF"/>
        </w:rPr>
      </w:pPr>
      <w:r w:rsidRPr="00A65F53">
        <w:rPr>
          <w:color w:val="3426FF"/>
        </w:rPr>
        <w:t>1.4</w:t>
      </w:r>
      <w:r w:rsidRPr="00A65F53">
        <w:rPr>
          <w:color w:val="3426FF"/>
        </w:rPr>
        <w:tab/>
        <w:t>Wurde schon ein Antrag gleichen Inhalts bei einer anderen Ethikkommission gestellt?</w:t>
      </w:r>
    </w:p>
    <w:p w14:paraId="25298699" w14:textId="68E98E91" w:rsidR="00484AD4" w:rsidRDefault="00331DA6" w:rsidP="00FC0CE7">
      <w:pPr>
        <w:spacing w:line="276" w:lineRule="auto"/>
        <w:jc w:val="both"/>
        <w:rPr>
          <w:color w:val="000000" w:themeColor="text1"/>
        </w:rPr>
      </w:pPr>
      <w:r w:rsidRPr="00A12566">
        <w:rPr>
          <w:color w:val="000000" w:themeColor="text1"/>
        </w:rPr>
        <w:t>nein</w:t>
      </w:r>
    </w:p>
    <w:p w14:paraId="630F3BF9" w14:textId="77777777" w:rsidR="00331DA6" w:rsidRDefault="00331DA6" w:rsidP="00FC0CE7">
      <w:pPr>
        <w:spacing w:line="276" w:lineRule="auto"/>
        <w:jc w:val="both"/>
        <w:rPr>
          <w:b/>
          <w:color w:val="3426FF"/>
        </w:rPr>
      </w:pPr>
    </w:p>
    <w:p w14:paraId="21F0E04A" w14:textId="742F6640" w:rsidR="000E6C36" w:rsidRPr="00E263F5" w:rsidRDefault="00683DDD" w:rsidP="001C3D6C">
      <w:pPr>
        <w:spacing w:line="276" w:lineRule="auto"/>
        <w:jc w:val="both"/>
        <w:rPr>
          <w:b/>
          <w:color w:val="3426FF"/>
        </w:rPr>
      </w:pPr>
      <w:r w:rsidRPr="00A410D7">
        <w:rPr>
          <w:b/>
          <w:color w:val="3426FF"/>
        </w:rPr>
        <w:t>2</w:t>
      </w:r>
      <w:r w:rsidR="00C86837">
        <w:rPr>
          <w:b/>
          <w:color w:val="3426FF"/>
        </w:rPr>
        <w:t>)</w:t>
      </w:r>
      <w:r w:rsidR="00C86837" w:rsidRPr="00A410D7">
        <w:rPr>
          <w:b/>
          <w:color w:val="3426FF"/>
        </w:rPr>
        <w:t xml:space="preserve"> </w:t>
      </w:r>
      <w:r w:rsidR="000E6C36" w:rsidRPr="00A410D7">
        <w:rPr>
          <w:b/>
          <w:color w:val="3426FF"/>
        </w:rPr>
        <w:t>Angaben zu den Rahmenbedingungen des Forschungsvorhabens</w:t>
      </w:r>
    </w:p>
    <w:p w14:paraId="18EF9DEE" w14:textId="409451EE" w:rsidR="000E6C36" w:rsidRPr="00783D58" w:rsidRDefault="000E6C36" w:rsidP="00FC0CE7">
      <w:pPr>
        <w:numPr>
          <w:ilvl w:val="1"/>
          <w:numId w:val="5"/>
        </w:numPr>
        <w:spacing w:line="276" w:lineRule="auto"/>
        <w:rPr>
          <w:color w:val="3426FF"/>
        </w:rPr>
      </w:pPr>
      <w:r w:rsidRPr="00E263F5">
        <w:rPr>
          <w:color w:val="3426FF"/>
        </w:rPr>
        <w:t>Kurze Angaben zu Zielen und Verfahren des Forschungsvorhabens</w:t>
      </w:r>
    </w:p>
    <w:p w14:paraId="469B736F" w14:textId="43BFBF7A" w:rsidR="00494352" w:rsidRPr="00494352" w:rsidRDefault="00494352" w:rsidP="00FC0CE7">
      <w:pPr>
        <w:spacing w:line="276" w:lineRule="auto"/>
        <w:rPr>
          <w:b/>
          <w:bCs/>
        </w:rPr>
      </w:pPr>
      <w:r w:rsidRPr="00494352">
        <w:rPr>
          <w:b/>
          <w:bCs/>
        </w:rPr>
        <w:t>Ziele und Hypothesen</w:t>
      </w:r>
    </w:p>
    <w:p w14:paraId="2E2195F2" w14:textId="6A1D8813" w:rsidR="00494352" w:rsidRDefault="00472CBB" w:rsidP="00FC0CE7">
      <w:pPr>
        <w:spacing w:line="276" w:lineRule="auto"/>
      </w:pPr>
      <w:r>
        <w:t>Z</w:t>
      </w:r>
      <w:r w:rsidR="00494352">
        <w:t xml:space="preserve">iel der geplanten Studie ist die Einwirkung auf </w:t>
      </w:r>
      <w:r w:rsidR="00080765">
        <w:t xml:space="preserve">neuronale </w:t>
      </w:r>
      <w:r w:rsidR="00380035">
        <w:t>Oszillationen im sogenannten Gamma</w:t>
      </w:r>
      <w:r w:rsidR="007E0FF8">
        <w:t>-</w:t>
      </w:r>
      <w:r w:rsidR="00380035">
        <w:t>Bereich, im Wach- sowie Schlafzustand, durch visuelle Flicker-Stimulation in der Gamma-Frequenz (ca. 40 Hz).</w:t>
      </w:r>
      <w:r w:rsidR="00696FB0">
        <w:t xml:space="preserve"> Die Relevanz dieser Forschungsfrage entsteht aus Befunden zu Gamma Oszillationen als potenzieller </w:t>
      </w:r>
      <w:r w:rsidR="00C667FE">
        <w:t>Indikator</w:t>
      </w:r>
      <w:r w:rsidR="00696FB0">
        <w:t xml:space="preserve"> für unterschiedliche Bewusstseinszustände, wie Meditation und Schlaf </w:t>
      </w:r>
      <w:r w:rsidR="00696FB0">
        <w:fldChar w:fldCharType="begin"/>
      </w:r>
      <w:r w:rsidR="00696FB0">
        <w:instrText xml:space="preserve"> ADDIN ZOTERO_ITEM CSL_CITATION {"citationID":"TUNQ5n5a","properties":{"formattedCitation":"(Fell et al., 2010; Voss et al., 2014)","plainCitation":"(Fell et al., 2010; Voss et al., 2014)","noteIndex":0},"citationItems":[{"id":1829,"uris":["http://zotero.org/users/4175211/items/8P6JPPI8"],"uri":["http://zotero.org/users/4175211/items/8P6JPPI8"],"itemData":{"id":1829,"type":"article-journal","abstract":"Meditation practice is difﬁcult to access because of its countless forms of appearances originating from the complexity of cultures it has to serve. This makes a suitable categorization for scientiﬁc use almost impossible. However, empirical data suggest that different forms of meditation show similar steps of development in terms of their neurophysiological correlates. Some electrophysiological alterations can be observed on the beginner/student level, which are closely related to non-meditative processes. Others seem to correspond to an advanced/expert level, and seem to be unique for meditation-related states of consciousness. Meditation is one possibility to specialize brain/mind functions using the brain’s immanent neural plasticity. This plasticity is probably recruited by certain EEG patterns observed during or as a result of meditation, for instance, synchronized gamma oscillations. While meditation formerly has been understood to comprise mainly passive relaxation states, recent EEG ﬁndings suggest that meditation is associated with active states which involve cognitive restructuring and learning.","container-title":"Medical Hypotheses","DOI":"10.1016/j.mehy.2010.02.025","ISSN":"03069877","issue":"2","journalAbbreviation":"Medical Hypotheses","language":"en","page":"218-224","source":"DOI.org (Crossref)","title":"From alpha to gamma: Electrophysiological correlates of meditation-related states of consciousness","title-short":"From alpha to gamma","volume":"75","author":[{"family":"Fell","given":"Juergen"},{"family":"Axmacher","given":"Nikolai"},{"family":"Haupt","given":"Sven"}],"issued":{"date-parts":[["2010",8]]}}},{"id":1759,"uris":["http://zotero.org/users/4175211/items/4RHXZQMK"],"uri":["http://zotero.org/users/4175211/items/4RHXZQMK"],"itemData":{"id":1759,"type":"article-journal","container-title":"Nature Neuroscience","DOI":"10.1038/nn.3719","ISSN":"1097-6256, 1546-1726","issue":"6","journalAbbreviation":"Nat Neurosci","language":"en","page":"810-812","source":"DOI.org (Crossref)","title":"Induction of self awareness in dreams through frontal low current stimulation of gamma activity","volume":"17","author":[{"family":"Voss","given":"Ursula"},{"family":"Holzmann","given":"Romain"},{"family":"Hobson","given":"Allan"},{"family":"Paulus","given":"Walter"},{"family":"Koppehele-Gossel","given":"Judith"},{"family":"Klimke","given":"Ansgar"},{"family":"Nitsche","given":"Michael A"}],"issued":{"date-parts":[["2014",6]]}}}],"schema":"https://github.com/citation-style-language/schema/raw/master/csl-citation.json"} </w:instrText>
      </w:r>
      <w:r w:rsidR="00696FB0">
        <w:fldChar w:fldCharType="separate"/>
      </w:r>
      <w:r w:rsidR="00696FB0" w:rsidRPr="00696FB0">
        <w:t>(Fell et al., 2010; Voss et al., 2014)</w:t>
      </w:r>
      <w:r w:rsidR="00696FB0">
        <w:fldChar w:fldCharType="end"/>
      </w:r>
      <w:r w:rsidR="00696FB0">
        <w:t>. Im spezifischen Fall des Schlafs ist laut aktueller Befundlage zwischen REM (</w:t>
      </w:r>
      <w:r w:rsidR="00696FB0" w:rsidRPr="00696FB0">
        <w:rPr>
          <w:i/>
          <w:iCs/>
        </w:rPr>
        <w:t>rapid-eye movement</w:t>
      </w:r>
      <w:r w:rsidR="00696FB0">
        <w:t>) und NREM (</w:t>
      </w:r>
      <w:r w:rsidR="00696FB0">
        <w:rPr>
          <w:i/>
          <w:iCs/>
        </w:rPr>
        <w:t>non-</w:t>
      </w:r>
      <w:r w:rsidR="00696FB0" w:rsidRPr="00696FB0">
        <w:rPr>
          <w:i/>
          <w:iCs/>
        </w:rPr>
        <w:t>REM</w:t>
      </w:r>
      <w:r w:rsidR="00696FB0">
        <w:t xml:space="preserve">) </w:t>
      </w:r>
      <w:r w:rsidR="00696FB0" w:rsidRPr="00696FB0">
        <w:t>Stadien</w:t>
      </w:r>
      <w:r w:rsidR="00696FB0">
        <w:t xml:space="preserve"> zu differenzieren: </w:t>
      </w:r>
      <w:r w:rsidR="00C667FE">
        <w:t>Bei NREM</w:t>
      </w:r>
      <w:r w:rsidR="00696FB0">
        <w:t xml:space="preserve"> ist der Schlaf am tiefsten und das Bewusstseinsniveau am geringsten, </w:t>
      </w:r>
      <w:r w:rsidR="00C667FE">
        <w:t>bei REM</w:t>
      </w:r>
      <w:r w:rsidR="00696FB0">
        <w:t xml:space="preserve"> liegt das Bewusstseinsniveau jedoch zwischen Wachzustand und Tiefschlaf </w:t>
      </w:r>
      <w:r w:rsidR="00C667FE">
        <w:fldChar w:fldCharType="begin"/>
      </w:r>
      <w:r w:rsidR="00C667FE">
        <w:instrText xml:space="preserve"> ADDIN ZOTERO_ITEM CSL_CITATION {"citationID":"l76Q9Mbf","properties":{"formattedCitation":"(Sifuentes-Ortega et al., 2021)","plainCitation":"(Sifuentes-Ortega et al., 2021)","noteIndex":0},"citationItems":[{"id":1773,"uris":["http://zotero.org/users/4175211/items/SDAWS9NS"],"uri":["http://zotero.org/users/4175211/items/SDAWS9NS"],"itemData":{"id":1773,"type":"article-journal","abstract":"The extent of high-level perceptual processing during sleep remains controversial. In wakefulness, perception of periodicities supports the emergence of high-order representations such as the pulse-like meter perceived while listening to music. Electroencephalography (EEG) frequency-tagged responses elicited at envelope frequencies of musical rhythms have been shown to provide a neural representation of rhythm processing. Specifically, responses at frequencies corresponding to the perceived meter are enhanced over responses at meter-unrelated frequencies. This selective enhancement must rely on higher-level perceptual processes, as it occurs even in irregular (i.e., syncopated) rhythms where meter frequencies are not prominent input features, thus ruling out acoustic confounds. We recorded EEG while presenting a regular (unsyncopated) and an irregular (syncopated) rhythm across sleep stages and wakefulness. Our results show that frequency-tagged responses at meter-related frequencies of the rhythms were selectively enhanced during wakefulness but attenuated across sleep states. Most importantly, this selective attenuation occurred even in response to the irregular rhythm, where meter-related frequencies were not prominent in the stimulus, thus suggesting that neural processes selectively enhancing meter-related frequencies during wakefulness are weakened during rapid eye movement (REM) and further suppressed in non-rapid eye movement (NREM) sleep. These results indicate preserved processing of low-level acoustic properties but limited higher-order processing of auditory rhythms during sleep.","container-title":"Cerebral Cortex","DOI":"10.1093/cercor/bhab303","ISSN":"1047-3211, 1460-2199","language":"en","page":"bhab303","source":"DOI.org (Crossref)","title":"Partially Preserved Processing of Musical Rhythms in REM but Not in NREM Sleep","author":[{"family":"Sifuentes-Ortega","given":"Rebeca"},{"family":"Lenc","given":"Tomas"},{"family":"Nozaradan","given":"Sylvie"},{"family":"Peigneux","given":"Philippe"}],"issued":{"date-parts":[["2021",9,7]]}}}],"schema":"https://github.com/citation-style-language/schema/raw/master/csl-citation.json"} </w:instrText>
      </w:r>
      <w:r w:rsidR="00C667FE">
        <w:fldChar w:fldCharType="separate"/>
      </w:r>
      <w:r w:rsidR="00C667FE" w:rsidRPr="00C667FE">
        <w:t>(Sifuentes-Ortega et al., 2021)</w:t>
      </w:r>
      <w:r w:rsidR="00C667FE">
        <w:fldChar w:fldCharType="end"/>
      </w:r>
      <w:r w:rsidR="00C667FE">
        <w:t xml:space="preserve">. Wenn Oszillationen in Gamma-Frequenzen mit </w:t>
      </w:r>
      <w:r>
        <w:lastRenderedPageBreak/>
        <w:t xml:space="preserve">dem </w:t>
      </w:r>
      <w:r w:rsidR="00C667FE">
        <w:t>Bewusstseins</w:t>
      </w:r>
      <w:r>
        <w:t>grad</w:t>
      </w:r>
      <w:r w:rsidR="00C667FE">
        <w:t xml:space="preserve"> zusammenhängen </w:t>
      </w:r>
      <w:r w:rsidR="00C667FE">
        <w:fldChar w:fldCharType="begin"/>
      </w:r>
      <w:r w:rsidR="00C667FE">
        <w:instrText xml:space="preserve"> ADDIN ZOTERO_ITEM CSL_CITATION {"citationID":"55dlTr8R","properties":{"formattedCitation":"(Crick &amp; Koch, 2003)","plainCitation":"(Crick &amp; Koch, 2003)","noteIndex":0},"citationItems":[{"id":1881,"uris":["http://zotero.org/users/4175211/items/3WMK5969"],"uri":["http://zotero.org/users/4175211/items/3WMK5969"],"itemData":{"id":1881,"type":"article-journal","abstract":"Here we summarize our present approach to the problem of consciousness. After an introduction outlining our general strategy, we describe what is meant by the term 'framework' and set it out under ten headings. This framework offers a coherent scheme for explaining the neural correlates of (visual) consciousness in terms of competing cellular assemblies. Most of the ideas we favor have been suggested before, but their combination is original. We also outline some general experimental approaches to the problem and, finally, acknowledge some relevant aspects of the brain that have been left out of the proposed framework.","container-title":"Nature Neuroscience","DOI":"10.1038/nn0203-119","ISSN":"1546-1726","issue":"2","journalAbbreviation":"Nat Neurosci","language":"en","note":"number: 2\npublisher: Nature Publishing Group","page":"119-126","source":"www-nature-com.emedien.ub.uni-muenchen.de","title":"A framework for consciousness","volume":"6","author":[{"family":"Crick","given":"Francis"},{"family":"Koch","given":"Christof"}],"issued":{"date-parts":[["2003",2]]}}}],"schema":"https://github.com/citation-style-language/schema/raw/master/csl-citation.json"} </w:instrText>
      </w:r>
      <w:r w:rsidR="00C667FE">
        <w:fldChar w:fldCharType="separate"/>
      </w:r>
      <w:r w:rsidR="00C667FE" w:rsidRPr="00C667FE">
        <w:t>(Crick &amp; Koch, 2003)</w:t>
      </w:r>
      <w:r w:rsidR="00C667FE">
        <w:fldChar w:fldCharType="end"/>
      </w:r>
      <w:r w:rsidR="004106E3">
        <w:t xml:space="preserve"> und visuelle Flicker-Stimuli in der entsprechenden Frequenz diese Oszillationen </w:t>
      </w:r>
      <w:r w:rsidR="002D3254">
        <w:t xml:space="preserve">verstärken </w:t>
      </w:r>
      <w:r w:rsidR="004106E3">
        <w:t>können</w:t>
      </w:r>
      <w:r w:rsidR="002D3254">
        <w:t xml:space="preserve"> </w:t>
      </w:r>
      <w:r w:rsidR="002C0760">
        <w:fldChar w:fldCharType="begin"/>
      </w:r>
      <w:r w:rsidR="002C0760">
        <w:instrText xml:space="preserve"> ADDIN ZOTERO_ITEM CSL_CITATION {"citationID":"9WjhHSFc","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2C0760">
        <w:fldChar w:fldCharType="separate"/>
      </w:r>
      <w:r w:rsidR="002C0760" w:rsidRPr="002C0760">
        <w:t>(Sahin &amp; Figueiro, 2020)</w:t>
      </w:r>
      <w:r w:rsidR="002C0760">
        <w:fldChar w:fldCharType="end"/>
      </w:r>
      <w:r w:rsidR="002C0760">
        <w:t>, dann sollte die Verstärkung der Gamma-Oszillationen</w:t>
      </w:r>
      <w:r w:rsidR="007E0FF8">
        <w:t xml:space="preserve"> durch visuelle</w:t>
      </w:r>
      <w:r w:rsidR="00CB3B29">
        <w:t>s</w:t>
      </w:r>
      <w:r w:rsidR="007E0FF8">
        <w:t xml:space="preserve"> Flicker</w:t>
      </w:r>
      <w:r w:rsidR="00CB3B29">
        <w:t>n</w:t>
      </w:r>
      <w:r w:rsidR="002C0760">
        <w:t xml:space="preserve"> im Wachzustand </w:t>
      </w:r>
      <w:r w:rsidR="008C0E75">
        <w:t>größer</w:t>
      </w:r>
      <w:r w:rsidR="002C0760">
        <w:t xml:space="preserve"> sein als im Schlaf, und </w:t>
      </w:r>
      <w:r w:rsidR="008C0E75">
        <w:t xml:space="preserve">größer </w:t>
      </w:r>
      <w:r w:rsidR="002C0760">
        <w:t>in REM als NREM.</w:t>
      </w:r>
    </w:p>
    <w:p w14:paraId="3CF6D5FA" w14:textId="3CE0722B" w:rsidR="007F14F5" w:rsidRDefault="00472CBB" w:rsidP="00FC0CE7">
      <w:pPr>
        <w:spacing w:line="276" w:lineRule="auto"/>
      </w:pPr>
      <w:bookmarkStart w:id="0" w:name="_Hlk101173434"/>
      <w:r w:rsidRPr="009F2984">
        <w:rPr>
          <w:highlight w:val="yellow"/>
        </w:rPr>
        <w:t xml:space="preserve">In erster Linie soll mit dieser Studie </w:t>
      </w:r>
      <w:r w:rsidR="007E40FE" w:rsidRPr="009F2984">
        <w:rPr>
          <w:highlight w:val="yellow"/>
        </w:rPr>
        <w:t>geprüft werden, ob eine</w:t>
      </w:r>
      <w:r w:rsidRPr="009F2984">
        <w:rPr>
          <w:highlight w:val="yellow"/>
        </w:rPr>
        <w:t xml:space="preserve"> Verstärkung von Gamma-Oszillationen </w:t>
      </w:r>
      <w:r w:rsidR="005C0EAC" w:rsidRPr="009F2984">
        <w:rPr>
          <w:highlight w:val="yellow"/>
        </w:rPr>
        <w:t>im Schlaf</w:t>
      </w:r>
      <w:r w:rsidRPr="009F2984">
        <w:rPr>
          <w:highlight w:val="yellow"/>
        </w:rPr>
        <w:t xml:space="preserve"> </w:t>
      </w:r>
      <w:r w:rsidR="007E40FE" w:rsidRPr="009F2984">
        <w:rPr>
          <w:highlight w:val="yellow"/>
        </w:rPr>
        <w:t xml:space="preserve">durch visuelle Flicker-Stimulation in der Gamma-Frequenz </w:t>
      </w:r>
      <w:bookmarkStart w:id="1" w:name="_Hlk101173564"/>
      <w:r w:rsidR="006758F9">
        <w:rPr>
          <w:highlight w:val="yellow"/>
        </w:rPr>
        <w:t>bewirkt werden kann.</w:t>
      </w:r>
      <w:r w:rsidRPr="009F2984">
        <w:rPr>
          <w:highlight w:val="yellow"/>
        </w:rPr>
        <w:t xml:space="preserve"> </w:t>
      </w:r>
      <w:bookmarkEnd w:id="1"/>
      <w:r w:rsidR="00215C70" w:rsidRPr="009F2984">
        <w:rPr>
          <w:highlight w:val="yellow"/>
        </w:rPr>
        <w:t xml:space="preserve">Wenn ja, wollen wir untersuchen, wie diese Verstärkung je nach Wach- bzw. Schlafzustand ausfällt. </w:t>
      </w:r>
      <w:r w:rsidR="00391216" w:rsidRPr="009F2984">
        <w:rPr>
          <w:highlight w:val="yellow"/>
        </w:rPr>
        <w:t>Die</w:t>
      </w:r>
      <w:r w:rsidR="007F14F5" w:rsidRPr="009F2984">
        <w:rPr>
          <w:highlight w:val="yellow"/>
        </w:rPr>
        <w:t xml:space="preserve"> gewonnenen Erkenntnisse </w:t>
      </w:r>
      <w:r w:rsidR="00391216" w:rsidRPr="009F2984">
        <w:rPr>
          <w:highlight w:val="yellow"/>
        </w:rPr>
        <w:t xml:space="preserve">könnten </w:t>
      </w:r>
      <w:r w:rsidR="007F14F5" w:rsidRPr="009F2984">
        <w:rPr>
          <w:highlight w:val="yellow"/>
        </w:rPr>
        <w:t xml:space="preserve">als Grundlage dafür hergenommen werden, </w:t>
      </w:r>
      <w:bookmarkStart w:id="2" w:name="_Hlk101176550"/>
      <w:r w:rsidR="007F14F5" w:rsidRPr="009F2984">
        <w:rPr>
          <w:highlight w:val="yellow"/>
        </w:rPr>
        <w:t xml:space="preserve">diese Methode an </w:t>
      </w:r>
      <w:r w:rsidR="00934104">
        <w:rPr>
          <w:highlight w:val="yellow"/>
        </w:rPr>
        <w:t>weiteren</w:t>
      </w:r>
      <w:r w:rsidR="007F14F5" w:rsidRPr="009F2984">
        <w:rPr>
          <w:highlight w:val="yellow"/>
        </w:rPr>
        <w:t xml:space="preserve"> Stichproben weiterzuentwickeln und zu validieren, um in einem </w:t>
      </w:r>
      <w:r w:rsidR="00934104">
        <w:rPr>
          <w:highlight w:val="yellow"/>
        </w:rPr>
        <w:t>nächsten</w:t>
      </w:r>
      <w:r w:rsidR="007F14F5" w:rsidRPr="009F2984">
        <w:rPr>
          <w:highlight w:val="yellow"/>
        </w:rPr>
        <w:t xml:space="preserve"> Schritt </w:t>
      </w:r>
      <w:bookmarkEnd w:id="2"/>
      <w:r w:rsidR="007F14F5" w:rsidRPr="009F2984">
        <w:rPr>
          <w:highlight w:val="yellow"/>
        </w:rPr>
        <w:t>zu dem Verständnis und der Diagnostik von Bewusstseinsstörungen (z.B. Komazuständen) beizutragen.</w:t>
      </w:r>
      <w:r w:rsidR="007F14F5">
        <w:t xml:space="preserve"> </w:t>
      </w:r>
    </w:p>
    <w:bookmarkEnd w:id="0"/>
    <w:p w14:paraId="74D73327" w14:textId="7E488D6E" w:rsidR="00783D58" w:rsidRDefault="00783D58" w:rsidP="00FC0CE7">
      <w:pPr>
        <w:spacing w:line="276" w:lineRule="auto"/>
        <w:rPr>
          <w:b/>
          <w:bCs/>
        </w:rPr>
      </w:pPr>
      <w:r>
        <w:rPr>
          <w:b/>
          <w:bCs/>
        </w:rPr>
        <w:t>EEG</w:t>
      </w:r>
    </w:p>
    <w:p w14:paraId="4B4F3859" w14:textId="3470AB57" w:rsidR="003C7BC9" w:rsidRDefault="00783D58" w:rsidP="00FC0CE7">
      <w:pPr>
        <w:spacing w:line="276" w:lineRule="auto"/>
      </w:pPr>
      <w:r>
        <w:t xml:space="preserve">Um </w:t>
      </w:r>
      <w:r w:rsidR="00080765">
        <w:t xml:space="preserve">neuronale </w:t>
      </w:r>
      <w:r>
        <w:t>Oszillationen zu erforschen ist das Elektroenzephalogramm (EEG) ideal. Es ist eine nicht-invasive, reliable und sichere Methode, die routinemäß</w:t>
      </w:r>
      <w:r w:rsidRPr="00783D58">
        <w:t>i</w:t>
      </w:r>
      <w:r>
        <w:t>g in</w:t>
      </w:r>
      <w:r w:rsidR="00817BF8">
        <w:t xml:space="preserve"> der</w:t>
      </w:r>
      <w:r>
        <w:t xml:space="preserve"> neurowissenschaftliche</w:t>
      </w:r>
      <w:r w:rsidR="00817BF8">
        <w:t>n</w:t>
      </w:r>
      <w:r>
        <w:t xml:space="preserve"> Forschung, inklusive der Schlafforschung, eingesetzt wird </w:t>
      </w:r>
      <w:r>
        <w:fldChar w:fldCharType="begin"/>
      </w:r>
      <w:r>
        <w:instrText xml:space="preserve"> ADDIN ZOTERO_ITEM CSL_CITATION {"citationID":"4gi1qUoF","properties":{"formattedCitation":"(Murphy et al., 2011)","plainCitation":"(Murphy et al., 2011)","noteIndex":0},"citationItems":[{"id":1821,"uris":["http://zotero.org/users/4175211/items/QYHDM2NB"],"uri":["http://zotero.org/users/4175211/items/QYHDM2NB"],"itemData":{"id":1821,"type":"article-journal","abstract":"Study Objectives: The electrophysiological correlates of anesthetic sedation remain poorly understood. We used high-density electroencephalography (hd-EEG) and source modeling to investigate the cortical processes underlying propofol anesthesia and compare them to sleep. Design: 256-channel EEG recordings in humans during propofol anesthesia. Setting: Hospital operating room. Patients or Participants: 8 healthy subjects (4 males) Interventions: N/A Measurements and Results: Initially, propofol induced increases in EEG power from 12-25 Hz. Loss of consciousness (LOC) was accompanied by the appearance of EEG slow waves that resembled the slow waves of NREM sleep. We compared slow waves in propofol to slow waves recorded during natural sleep and found that both populations of waves share similar cortical origins and preferentially propagate along the mesial components of the default network. However, propofol slow waves were spatially blurred compared to sleep slow waves and failed to effectively entrain spindle activity. Propofol also caused an increase in gamma (25-40 Hz) power that persisted throughout LOC. Source modeling analysis showed that this increase in gamma power originated from the anterior and posterior cingulate cortices. During LOC, we found increased gamma functional connectivity between these regions compared to the wakefulness. Conclusions: Propofol anesthesia is a sleep-like state and slow waves are associated with diminished consciousness even in the presence of high gamma activity.","container-title":"Sleep","DOI":"10.1093/sleep/34.3.283","ISSN":"1550-9109, 0161-8105","issue":"3","language":"en","page":"283-291","source":"DOI.org (Crossref)","title":"Propofol Anesthesia and Sleep: A High-Density EEG Study","title-short":"Propofol Anesthesia and Sleep","volume":"34","author":[{"family":"Murphy","given":"Michael"},{"family":"Bruno","given":"Marie-Aurélie"},{"family":"Riedner","given":"Brady A."},{"family":"Boveroux","given":"Pierre"},{"family":"Noirhomme","given":"Quentin"},{"family":"Landsness","given":"Eric C."},{"family":"Brichant","given":"Jean-Francois"},{"family":"Phillips","given":"Christophe"},{"family":"Massimini","given":"Marcello"},{"family":"Laureys","given":"Steven"},{"family":"Tononi","given":"Giulio"},{"family":"Boly","given":"Mélanie"}],"issued":{"date-parts":[["2011",3]]}}}],"schema":"https://github.com/citation-style-language/schema/raw/master/csl-citation.json"} </w:instrText>
      </w:r>
      <w:r>
        <w:fldChar w:fldCharType="separate"/>
      </w:r>
      <w:r w:rsidRPr="00783D58">
        <w:t>(Murphy et al., 2011)</w:t>
      </w:r>
      <w:r>
        <w:fldChar w:fldCharType="end"/>
      </w:r>
      <w:r>
        <w:t>. Um mehr Komfort zu gewährleisten, Vorbereitungszeiten zu verkürzen und realistischere Versuchsbedingungen außerhalb des Labors zu ermöglichen, kann ein mobiles EEG eingeset</w:t>
      </w:r>
      <w:r w:rsidRPr="00783D58">
        <w:t>z</w:t>
      </w:r>
      <w:r>
        <w:t xml:space="preserve">t werden </w:t>
      </w:r>
      <w:r>
        <w:fldChar w:fldCharType="begin"/>
      </w:r>
      <w:r>
        <w:instrText xml:space="preserve"> ADDIN ZOTERO_ITEM CSL_CITATION {"citationID":"uAwXXE0x","properties":{"formattedCitation":"(Ferster et al., 2019)","plainCitation":"(Ferster et al., 2019)","noteIndex":0},"citationItems":[{"id":1845,"uris":["http://zotero.org/users/4175211/items/TJL6MYNH"],"uri":["http://zotero.org/users/4175211/items/TJL6MYNH"],"itemData":{"id":1845,"type":"article-journal","abstract":"Present-day sleep research in humans is largely dependent on complex and costly laboratory setups, which require controlled supervision. As it is highly desirable to study sleep and to monitor sleep interventions in a realistic setting at home, new mobile approaches with equivalent performance to lab-based systems are needed. We present here the development and evaluation of a mobile system for sleep-biosignal monitoring and real-time intervention for ambulatory sleep research. We evaluated the system for electroencephalogram (EEG) signal quality and compared it to an established sleep EEG recording system. The real-time EEG signal processing performance was evaluated by implementing a closed-loop auditory deep-sleep stimulation algorithm, and we calculated the precision of slow wave (SW) phase targeting during 93 nights. The obtained EEG signals contained similar power spectrograms and high correlations in the delta (0.98) and sigma (0.99) bands when compared to the reference system. The SW phase targeting [mean 44.6°, standard deviation (SD) 46.8°] was comparable to previously published, lab-based approaches. We have, thus, demonstrated that our device is suitable for performing unobtrusive, multinight monitoring and intervention at home.","container-title":"IEEE Sensors Letters","DOI":"10.1109/LSENS.2019.2914425","ISSN":"2475-1472","issue":"5","note":"event: IEEE Sensors Letters","page":"1-4","source":"IEEE Xplore","title":"Configurable Mobile System for Autonomous High-Quality Sleep Monitoring and Closed-Loop Acoustic Stimulation","volume":"3","author":[{"family":"Ferster","given":"Maria Laura"},{"family":"Lustenberger","given":"Caroline"},{"family":"Karlen","given":"Walter"}],"issued":{"date-parts":[["2019",5]]}}}],"schema":"https://github.com/citation-style-language/schema/raw/master/csl-citation.json"} </w:instrText>
      </w:r>
      <w:r>
        <w:fldChar w:fldCharType="separate"/>
      </w:r>
      <w:r w:rsidRPr="00783D58">
        <w:t>(Ferster et al., 2019)</w:t>
      </w:r>
      <w:r>
        <w:fldChar w:fldCharType="end"/>
      </w:r>
      <w:r>
        <w:t xml:space="preserve">. </w:t>
      </w:r>
      <w:r w:rsidR="00E83B5B">
        <w:t>Hier soll das Mentalab Explore Gerät verwendet werden (</w:t>
      </w:r>
      <w:hyperlink r:id="rId7" w:history="1">
        <w:r w:rsidR="00E83B5B" w:rsidRPr="002F2570">
          <w:rPr>
            <w:rStyle w:val="Hyperlink"/>
          </w:rPr>
          <w:t>www.mentalab.com</w:t>
        </w:r>
      </w:hyperlink>
      <w:r w:rsidR="00E83B5B">
        <w:t xml:space="preserve">, München, Deutschland), aufgrund langer Akku-Kapazität, CE-Zertifizierung, Option zur Aufzeichnung von EMG / EKG, sowie </w:t>
      </w:r>
      <w:r w:rsidR="005952B1">
        <w:t>internem Speicher</w:t>
      </w:r>
      <w:r w:rsidR="00E83B5B">
        <w:t xml:space="preserve">. </w:t>
      </w:r>
      <w:r w:rsidR="00757DC0">
        <w:t xml:space="preserve">Mit 9 Kanälen und unter 30g Gewicht ist es für Probanden kaum bemerkbar, damit soll die Schlafqualität </w:t>
      </w:r>
      <w:r w:rsidR="00A4136B">
        <w:t xml:space="preserve">während des Versuchs </w:t>
      </w:r>
      <w:r w:rsidR="00757DC0">
        <w:t xml:space="preserve">bestmöglich erhalten werden. </w:t>
      </w:r>
    </w:p>
    <w:p w14:paraId="41880250" w14:textId="2F018390" w:rsidR="003C7BC9" w:rsidRDefault="003C7BC9" w:rsidP="00FC0CE7">
      <w:pPr>
        <w:spacing w:line="276" w:lineRule="auto"/>
      </w:pPr>
      <w:bookmarkStart w:id="3" w:name="_Hlk101176246"/>
      <w:r w:rsidRPr="00A616A6">
        <w:rPr>
          <w:highlight w:val="yellow"/>
        </w:rPr>
        <w:t xml:space="preserve">Wir beabsichtigen, diese </w:t>
      </w:r>
      <w:r w:rsidR="00A616A6" w:rsidRPr="00A616A6">
        <w:rPr>
          <w:highlight w:val="yellow"/>
        </w:rPr>
        <w:t>S</w:t>
      </w:r>
      <w:r w:rsidRPr="00A616A6">
        <w:rPr>
          <w:highlight w:val="yellow"/>
        </w:rPr>
        <w:t xml:space="preserve">tudie bei jeder Versuchsperson zuhause durchzuführen, damit sie im eigenen Bett unter vertrauten Gegebenheiten schlafen </w:t>
      </w:r>
      <w:r w:rsidR="00062B5A" w:rsidRPr="00A616A6">
        <w:rPr>
          <w:highlight w:val="yellow"/>
        </w:rPr>
        <w:t>kann</w:t>
      </w:r>
      <w:r w:rsidRPr="00A616A6">
        <w:rPr>
          <w:highlight w:val="yellow"/>
        </w:rPr>
        <w:t>.</w:t>
      </w:r>
      <w:r>
        <w:t xml:space="preserve"> </w:t>
      </w:r>
      <w:bookmarkEnd w:id="3"/>
      <w:r>
        <w:t xml:space="preserve">Hiermit soll jeglicher Einfluss auf die Schlafroutine der Versuchspersonen minimiert </w:t>
      </w:r>
      <w:r w:rsidR="00236B56">
        <w:t xml:space="preserve">und die Schlafqualität erhalten </w:t>
      </w:r>
      <w:r>
        <w:t>werden</w:t>
      </w:r>
      <w:r w:rsidR="00236B56">
        <w:t xml:space="preserve"> </w:t>
      </w:r>
      <w:r w:rsidR="00236B56">
        <w:fldChar w:fldCharType="begin"/>
      </w:r>
      <w:r w:rsidR="00236B56">
        <w:instrText xml:space="preserve"> ADDIN ZOTERO_ITEM CSL_CITATION {"citationID":"kihf5tY8","properties":{"formattedCitation":"(Bruyneel et al., 2011)","plainCitation":"(Bruyneel et al., 2011)","noteIndex":0},"citationItems":[{"id":1938,"uris":["http://zotero.org/users/4175211/items/H5JC7F2L"],"uri":["http://zotero.org/users/4175211/items/H5JC7F2L"],"itemData":{"id":1938,"type":"article-journal","abstract":"To date, the clinical use of unattended home-based polysomnography (PSG) is not recommended. To assess whether sleep efficiency is better at home, we have performed a prospective, crossover, single-blind study comparing unattended home- versus attended in-hospital PSG in a population referred for high clinical suspicion of obstructive sleep apnoea syndrome (OSA). Within 2 weeks, all the patients underwent both PSG performed by the same sleep technician, which were analysed by another blinded technician. Payments for each procedure were also calculated. Sixty-six patients (mean age: 49 ± 13 years; mean body mass index: 30 ± 7; mean Epworth Sleepiness Scale: 10 ± 5) were included. The quality of recordings was poor in 1.5% of the attended PSG versus 4.7% for unattended PSG (P = 0.36). Sleep efficiency at home was better (82% versus 75%, P &lt; 0.001), and sleep duration longer (412 min versus 365 min, P &lt; 0.001). Sleep latency was also shorter at home (28 min versus 45 min, P = 0.004), and patients spent more time in rapid eye movement sleep (19% versus 16%, P = 0.006). Apnoea–hypopnoea index (23 versus 26, P = 0.08) was similar at home and in the sleep lab. Sixty-seven per cent of patients preferred home-based PSG. PSG payment was also lower at home (268 Euros versus 1057 Euros). We conclude that home-based PSG is associated with a better sleep efficiency. It also appears as feasible and reliable in patients with high preclinical suspicion for OSA. It is also more comfortable for the patients whose sleep efficiency is better and allows cost saving related to the absence of hospitalization.","container-title":"Journal of Sleep Research","DOI":"10.1111/j.1365-2869.2010.00859.x","ISSN":"1365-2869","issue":"1pt2","language":"en","note":"_eprint: https://onlinelibrary.wiley.com/doi/pdf/10.1111/j.1365-2869.2010.00859.x","page":"201-206","source":"Wiley Online Library","title":"Sleep efficiency during sleep studies: results of a prospective study comparing home-based and in-hospital polysomnography","title-short":"Sleep efficiency during sleep studies","volume":"20","author":[{"family":"Bruyneel","given":"Marie"},{"family":"Sanida","given":"Christina"},{"family":"Art","given":"Geneviève"},{"family":"Libert","given":"Walter"},{"family":"Cuvelier","given":"Laurent"},{"family":"Paesmans","given":"Marianne"},{"family":"Sergysels","given":"Roger"},{"family":"Ninane","given":"Vincent"}],"issued":{"date-parts":[["2011"]]}}}],"schema":"https://github.com/citation-style-language/schema/raw/master/csl-citation.json"} </w:instrText>
      </w:r>
      <w:r w:rsidR="00236B56">
        <w:fldChar w:fldCharType="separate"/>
      </w:r>
      <w:r w:rsidR="00236B56" w:rsidRPr="00236B56">
        <w:t>(Bruyneel et al., 2011)</w:t>
      </w:r>
      <w:r w:rsidR="00236B56">
        <w:fldChar w:fldCharType="end"/>
      </w:r>
      <w:r>
        <w:t xml:space="preserve">. </w:t>
      </w:r>
      <w:r w:rsidR="007F45E7">
        <w:t>Der Versuchsleiter bleibt über Nacht in einem separaten Raum, sollte die Versuchsperson Assistenz benötigen oder das EEG adjustiert werden müssen</w:t>
      </w:r>
      <w:r w:rsidR="00236B56">
        <w:t xml:space="preserve"> </w:t>
      </w:r>
      <w:r w:rsidR="00236B56">
        <w:fldChar w:fldCharType="begin"/>
      </w:r>
      <w:r w:rsidR="00236B56">
        <w:instrText xml:space="preserve"> ADDIN ZOTERO_ITEM CSL_CITATION {"citationID":"0P4ATbd4","properties":{"formattedCitation":"(Geyer et al., 2013)","plainCitation":"(Geyer et al., 2013)","noteIndex":0},"citationItems":[{"id":1842,"uris":["http://zotero.org/users/4175211/items/STTI93EM"],"uri":["http://zotero.org/users/4175211/items/STTI93EM"],"itemData":{"id":1842,"type":"article-journal","abstract":"In repeated visual search tasks, facilitation of reaction times (RTs) due to repetition of the spatial arrangement of items occurs independently of RT facilitation due to improvements in general task performance. Whereas the latter represents typical procedural learning, the former is a kind of implicit memory that depends on the medial temporal lobe (MTL) memory system and is impaired in patients with amnesia. A third type of memory that develops during visual search is the observers’ explicit knowledge of repeated displays. Here, we used a visual search task to investigate whether procedural memory, implicit contextual cueing, and explicit knowledge of repeated configurations, which all arise independently from the same set of stimuli, are influenced by sleep. Observers participated in two experimental sessions, separated by either a nap or a controlled rest period. In each of the two sessions, they performed a visual search task in combination with an explicit recognition task. We found that (1) across sessions, MTL-independent procedural learning was more pronounced for the nap than rest group. This confirms earlier findings, albeit from different motor and perceptual tasks, showing that procedural memory can benefit from sleep. (2) Likewise, the sleep group compared with the rest group showed enhanced context-dependent configural learning in the second session. This is a novel finding, indicating that the MTL-dependent, implicit memory underlying contextual cueing is also sleep-dependent. (3) By contrast, sleep and wake groups displayed equivalent improvements in explicit recognition memory in the second session. Overall, the current study shows that sleep affects MTL-dependent as well as MTL-independent memory, but it affects different, albeit simultaneously acquired, forms of MTL-dependent memory differentially.","container-title":"PLOS ONE","DOI":"10.1371/journal.pone.0069953","ISSN":"1932-6203","issue":"8","journalAbbreviation":"PLOS ONE","language":"en","note":"publisher: Public Library of Science","page":"e69953","source":"PLoS Journals","title":"Sleep-Effects on Implicit and Explicit Memory in Repeated Visual Search","volume":"8","author":[{"family":"Geyer","given":"Thomas"},{"family":"Mueller","given":"Hermann J."},{"family":"Assumpcao","given":"Leonardo"},{"family":"Gais","given":"Steffen"}],"issued":{"date-parts":[["2013",8,2]]}}}],"schema":"https://github.com/citation-style-language/schema/raw/master/csl-citation.json"} </w:instrText>
      </w:r>
      <w:r w:rsidR="00236B56">
        <w:fldChar w:fldCharType="separate"/>
      </w:r>
      <w:r w:rsidR="00236B56" w:rsidRPr="00236B56">
        <w:t>(Geyer et al., 2013)</w:t>
      </w:r>
      <w:r w:rsidR="00236B56">
        <w:fldChar w:fldCharType="end"/>
      </w:r>
      <w:r w:rsidR="00236B56">
        <w:t xml:space="preserve">. </w:t>
      </w:r>
      <w:r w:rsidR="00E517F7">
        <w:t xml:space="preserve">Sowohl das EEG als auch das System zur Verabreichung visueller Stimulation sind </w:t>
      </w:r>
      <w:r w:rsidR="00120CC0">
        <w:t>zielgerichtet</w:t>
      </w:r>
      <w:r w:rsidR="00E517F7">
        <w:t xml:space="preserve"> für Portabilität entwickelt worden. </w:t>
      </w:r>
    </w:p>
    <w:p w14:paraId="798AD839" w14:textId="7A525912" w:rsidR="00731EEE" w:rsidRDefault="00731EEE" w:rsidP="00FC0CE7">
      <w:pPr>
        <w:spacing w:line="276" w:lineRule="auto"/>
      </w:pPr>
      <w:r>
        <w:rPr>
          <w:b/>
          <w:bCs/>
        </w:rPr>
        <w:t>Schlafmaske</w:t>
      </w:r>
    </w:p>
    <w:p w14:paraId="442FF9BB" w14:textId="19093A27" w:rsidR="00731EEE" w:rsidRDefault="00731EEE" w:rsidP="00FC0CE7">
      <w:pPr>
        <w:spacing w:line="276" w:lineRule="auto"/>
      </w:pPr>
      <w:r>
        <w:t xml:space="preserve">Zur Verabreichung visueller Stimuli wird eine Schlafmaske mit LEDs verwendet. Solche Geräte sind auf dem gängigen Markt erhältlich (z.B. </w:t>
      </w:r>
      <w:hyperlink r:id="rId8" w:history="1">
        <w:r w:rsidRPr="002F2570">
          <w:rPr>
            <w:rStyle w:val="Hyperlink"/>
          </w:rPr>
          <w:t>https://noctura.com/</w:t>
        </w:r>
      </w:hyperlink>
      <w:r w:rsidRPr="00731EEE">
        <w:t>)</w:t>
      </w:r>
      <w:r w:rsidR="001153C1">
        <w:t xml:space="preserve"> und wurden bereits als sicher und reliabel validiert </w:t>
      </w:r>
      <w:r w:rsidR="001153C1">
        <w:fldChar w:fldCharType="begin"/>
      </w:r>
      <w:r w:rsidR="00833B23">
        <w:instrText xml:space="preserve"> ADDIN ZOTERO_ITEM CSL_CITATION {"citationID":"OyPeW84M","properties":{"formattedCitation":"(Figueiro et al., 2018; Sahni et al., 2017; Sivaprasad et al., 2018)","plainCitation":"(Figueiro et al., 2018; Sahni et al., 2017; Sivaprasad et al., 2018)","noteIndex":0},"citationItems":[{"id":1830,"uris":["http://zotero.org/users/4175211/items/YM8CAZBP"],"uri":["http://zotero.org/users/4175211/items/YM8CAZBP"],"itemData":{"id":1830,"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18",12,27]]}}},{"id":1833,"uris":["http://zotero.org/users/4175211/items/Q9SES79I"],"uri":["http://zotero.org/users/4175211/items/Q9SES79I"],"itemData":{"id":1833,"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1836,"uris":["http://zotero.org/users/4175211/items/35EPBYUD"],"uri":["http://zotero.org/users/4175211/items/35EPBYUD"],"itemData":{"id":1836,"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w:instrText>
      </w:r>
      <w:r w:rsidR="00833B23" w:rsidRPr="006322EA">
        <w:instrText xml:space="preserve">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1153C1">
        <w:fldChar w:fldCharType="separate"/>
      </w:r>
      <w:r w:rsidR="00833B23" w:rsidRPr="006322EA">
        <w:t>(Figueiro et al., 2018; Sahni et al., 2017; Sivaprasad et al., 2018)</w:t>
      </w:r>
      <w:r w:rsidR="001153C1">
        <w:fldChar w:fldCharType="end"/>
      </w:r>
      <w:r w:rsidR="00833B23" w:rsidRPr="006322EA">
        <w:t xml:space="preserve">. </w:t>
      </w:r>
      <w:r w:rsidR="00133D03" w:rsidRPr="00133D03">
        <w:t xml:space="preserve">Sie können unter anderem dazu verwendet werden, neuronale Oszillationen </w:t>
      </w:r>
      <w:r w:rsidR="00F71DC1">
        <w:t>in einer Frequenz von</w:t>
      </w:r>
      <w:r w:rsidR="00133D03">
        <w:t xml:space="preserve"> 40 Hz zu verstärken; bei dieser Frequenz ist das Flackern des Lichts kaum wahrnehmbar</w:t>
      </w:r>
      <w:r w:rsidR="00C64D98">
        <w:t xml:space="preserve"> </w:t>
      </w:r>
      <w:r w:rsidR="00C64D98">
        <w:fldChar w:fldCharType="begin"/>
      </w:r>
      <w:r w:rsidR="00C64D98">
        <w:instrText xml:space="preserve"> ADDIN ZOTERO_ITEM CSL_CITATION {"citationID":"vJXPVZJH","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C64D98">
        <w:fldChar w:fldCharType="separate"/>
      </w:r>
      <w:r w:rsidR="00C64D98" w:rsidRPr="00C64D98">
        <w:t>(Sahin &amp; Figueiro, 2020)</w:t>
      </w:r>
      <w:r w:rsidR="00C64D98">
        <w:fldChar w:fldCharType="end"/>
      </w:r>
      <w:r w:rsidR="00C64D98">
        <w:t xml:space="preserve">. </w:t>
      </w:r>
      <w:r w:rsidR="00931587">
        <w:t xml:space="preserve">Schlafmasken mit LEDs wurden bereits </w:t>
      </w:r>
      <w:r w:rsidR="00371F8D">
        <w:t>während des Schlafs</w:t>
      </w:r>
      <w:r w:rsidR="00931587">
        <w:t xml:space="preserve"> angewendet, um </w:t>
      </w:r>
      <w:r w:rsidR="00080765">
        <w:t xml:space="preserve">neuronale </w:t>
      </w:r>
      <w:r w:rsidR="00931587">
        <w:t>Oszillationen zu beeinflussen</w:t>
      </w:r>
      <w:r w:rsidR="00080765">
        <w:t xml:space="preserve"> </w:t>
      </w:r>
      <w:r w:rsidR="00080765">
        <w:fldChar w:fldCharType="begin"/>
      </w:r>
      <w:r w:rsidR="00EB6636">
        <w:instrText xml:space="preserve"> ADDIN ZOTERO_ITEM CSL_CITATION {"citationID":"n5ZXgzZR","properties":{"formattedCitation":"(Okusa &amp; Kakigi, 2002; Sharon &amp; Nir, 2018)","plainCitation":"(Okusa &amp; Kakigi, 2002; Sharon &amp; Nir, 2018)","noteIndex":0},"citationItems":[{"id":1796,"uris":["http://zotero.org/users/4175211/items/3U78P6HA"],"uri":["http://zotero.org/users/4175211/items/3U78P6HA"],"itemData":{"id":1796,"type":"article-journal","abstract":"To investigate the effects of sleep on the visual evoked magnetic fields (VEF), we recorded VEF following flash light stimulation in healthy adults during sleep. The awake VEF contained several components with approximate latencies of 40, 55, 65, 80, 100, 110, 150, and 180 ms. In contrast, the sleep VEF contained mainly three components with approximate latencies of 65, 100 and 115 ms. By comparing the magnetic components between the awake and sleep conditions based on similarities in the contour pattern of the isomagnetic field, three components for the sleep condition were found to be enhanced, those at 55, 80–100 and 100–110 ms in the awake VEF. Other components of the awake VEF may be reduced or disappear during sleep. This large change in the VEF during sleep suggests that some qualitative changes occur in the cortical visual processing, for example, a reduction in the inhibitory activities at works while awake.","container-title":"Neuroscience Letters","DOI":"10.1016/S0304-3940(02)00480-9","ISSN":"0304-3940","issue":"2","journalAbbreviation":"Neuroscience Letters","language":"en","page":"113-116","source":"ScienceDirect","title":"Structure of visual evoked magnetic field during sleep in humans","volume":"328","author":[{"family":"Okusa","given":"Tomohiro"},{"family":"Kakigi","given":"Ryusuke"}],"issued":{"date-parts":[["2002",8,9]]}}},{"id":1944,"uris":["http://zotero.org/users/4175211/items/G5PRD996"],"uri":["http://zotero.org/users/4175211/items/G5PRD996"],"itemData":{"id":1944,"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080765">
        <w:fldChar w:fldCharType="separate"/>
      </w:r>
      <w:r w:rsidR="00EB6636" w:rsidRPr="00EB6636">
        <w:t>(Okusa &amp; Kakigi, 2002; Sharon &amp; Nir, 2018)</w:t>
      </w:r>
      <w:r w:rsidR="00080765">
        <w:fldChar w:fldCharType="end"/>
      </w:r>
      <w:r w:rsidR="00080765">
        <w:t xml:space="preserve">. </w:t>
      </w:r>
      <w:r w:rsidR="00A43B15">
        <w:t>Neuartig ist in der geplanten Studie</w:t>
      </w:r>
      <w:r w:rsidR="00921483">
        <w:t xml:space="preserve"> vor allem</w:t>
      </w:r>
      <w:r w:rsidR="00A43B15">
        <w:t xml:space="preserve"> die Anwendung mit einer höheren Frequenz von 40 Hz. </w:t>
      </w:r>
      <w:r w:rsidR="00DF1EA3">
        <w:t>Ebenso</w:t>
      </w:r>
      <w:r w:rsidR="003211D3">
        <w:t xml:space="preserve"> sollen Daten beim Tragen der Schlafmaske ohne visuelle Stimulation erhoben werden, um die Akzeptanz des Setups zu prüfen und individualisierte Baseline-EEG-Werte beim Schlaf zu erheben. </w:t>
      </w:r>
      <w:r w:rsidR="003F4618">
        <w:t xml:space="preserve">Die visuelle Flicker-Stimulation </w:t>
      </w:r>
      <w:r w:rsidR="009C653A">
        <w:t>soll pro Stunde</w:t>
      </w:r>
      <w:r w:rsidR="0009541E">
        <w:t xml:space="preserve"> für wenige Minuten</w:t>
      </w:r>
      <w:r w:rsidR="009C653A">
        <w:t xml:space="preserve"> induziert werden, nur so viel wie nötig, um alle Schlafphasen abzubilden.</w:t>
      </w:r>
      <w:r w:rsidR="00EF098F">
        <w:t xml:space="preserve"> Eine sehr geringe Lichtintensität wird eingesetzt, um das Aufwecken der Probanden zu verhindern.</w:t>
      </w:r>
      <w:r w:rsidR="004430C0">
        <w:t xml:space="preserve"> Hier soll das Setup auf der Schlafmaske mit eingebauter Batterie beruhen, die in Sharon &amp; Nir (201</w:t>
      </w:r>
      <w:r w:rsidR="00732F09">
        <w:t>8</w:t>
      </w:r>
      <w:r w:rsidR="004430C0">
        <w:t>) beschrieben wird.</w:t>
      </w:r>
    </w:p>
    <w:p w14:paraId="4B2274DF" w14:textId="12B34AC3" w:rsidR="00C94696" w:rsidRDefault="00C94696" w:rsidP="00FC0CE7">
      <w:pPr>
        <w:spacing w:line="276" w:lineRule="auto"/>
      </w:pPr>
      <w:r>
        <w:rPr>
          <w:b/>
          <w:bCs/>
        </w:rPr>
        <w:t>SSVEPs</w:t>
      </w:r>
    </w:p>
    <w:p w14:paraId="0347D7C3" w14:textId="04532010" w:rsidR="00C94696" w:rsidRPr="00C94696" w:rsidRDefault="00C94696" w:rsidP="00FC0CE7">
      <w:pPr>
        <w:spacing w:line="276" w:lineRule="auto"/>
      </w:pPr>
      <w:r>
        <w:lastRenderedPageBreak/>
        <w:t xml:space="preserve">Von der Signalverarbeitung her zielt die geplante Studie auf sogenannte </w:t>
      </w:r>
      <w:r w:rsidRPr="00C94696">
        <w:t>Steady-State Visually Evoked Potentials (SSVEPs)</w:t>
      </w:r>
      <w:r>
        <w:t xml:space="preserve"> ab. </w:t>
      </w:r>
      <w:r w:rsidR="002D4E6E">
        <w:t>Auf einer hohen Frequenz</w:t>
      </w:r>
      <w:r w:rsidR="002D7D5D">
        <w:t xml:space="preserve"> wird dadurch das Signal-to-Noise Ratio</w:t>
      </w:r>
      <w:r w:rsidR="00F13971">
        <w:t xml:space="preserve"> (SNR)</w:t>
      </w:r>
      <w:r w:rsidR="002D7D5D">
        <w:t xml:space="preserve"> im EEG signifikant erhöht </w:t>
      </w:r>
      <w:r w:rsidR="002D7D5D">
        <w:fldChar w:fldCharType="begin"/>
      </w:r>
      <w:r w:rsidR="002D7D5D">
        <w:instrText xml:space="preserve"> ADDIN ZOTERO_ITEM CSL_CITATION {"citationID":"VzOl6VGT","properties":{"formattedCitation":"(Dowsett et al., 2020)","plainCitation":"(Dowsett et al., 2020)","noteIndex":0},"citationItems":[{"id":1757,"uris":["http://zotero.org/users/4175211/items/MMS3SIUJ"],"uri":["http://zotero.org/users/4175211/items/MMS3SIUJ"],"itemData":{"id":1757,"type":"article-journal","abstract":"Background: The ability to record brain activity in humans during movement, and in real world environments, is an important step towards understanding cognition. Electroencephalography (EEG) is well suited to mobile applications but suﬀers from the problem of artefacts introduced into the signal during movement. Steady state visually evoked potentials (SSVEPs) give an excellent signal-to-noise ratio and averaging a suﬃcient number of trials will eventually remove any noise not phase locked to the visual ﬂicker. New Method: Here we present a method for producing SSVEPs of real world environments using modiﬁed LCD shutter glasses, which are commonly used for 3D TV, by adapting the glass to ﬂicker at neurophysiologically relevant frequencies (alpha band). Participants viewed a room whilst standing and walking. Either the left or right side of the room was illuminated, to test if it is possible to recover the resulting SSVEPs when walking, as well as to probe the eﬀect of walking on neural activity. Additionally, by using a signal generator to produce “simulated SSVEPs” on the scalp we can demonstrate that this method is able to accurately recover evoked neural responses during walking.\nResults: The amplitude of SSVEPs over right parietal cortex was reduced by walking. Furthermore, the waveform and phase of the SSVEPs is highly preserved between walking and standing, but was sensitive to whether the left or right side of the room was illuminated.\nConclusions: This method allows probing neural responses during natural movements within real environments, potentially at a wide range of frequencies.","container-title":"Journal of Neuroscience Methods","DOI":"10.1016/j.jneumeth.2019.108540","ISSN":"01650270","journalAbbreviation":"Journal of Neuroscience Methods","language":"en","page":"108540","source":"DOI.org (Crossref)","title":"Mobile steady-state evoked potential recording: Dissociable neural effects of real-world navigation and visual stimulation","title-short":"Mobile steady-state evoked potential recording","volume":"332","author":[{"family":"Dowsett","given":"James"},{"family":"Dieterich","given":"Marianne"},{"family":"Taylor","given":"Paul C.J."}],"issued":{"date-parts":[["2020",2]]}}}],"schema":"https://github.com/citation-style-language/schema/raw/master/csl-citation.json"} </w:instrText>
      </w:r>
      <w:r w:rsidR="002D7D5D">
        <w:fldChar w:fldCharType="separate"/>
      </w:r>
      <w:r w:rsidR="002D7D5D" w:rsidRPr="002D7D5D">
        <w:t>(Dowsett et al., 2020)</w:t>
      </w:r>
      <w:r w:rsidR="002D7D5D">
        <w:fldChar w:fldCharType="end"/>
      </w:r>
      <w:r w:rsidR="002D7D5D">
        <w:t>.</w:t>
      </w:r>
      <w:r w:rsidR="00F13971">
        <w:t xml:space="preserve"> Jedes SSVEP kann als ein individuelles Trial analysiert werden. Eine Mittelung durch alle Trials erhöht das SNR, bei geringerer Aufnahmezeit. Auch wird eine reduzierte Anzahl an Versuchspersonen benötigt, um eine ausreichende statistische Power zu erzielen. </w:t>
      </w:r>
      <w:r w:rsidR="00DA18F9">
        <w:t>Zudem</w:t>
      </w:r>
      <w:r w:rsidR="009C533F">
        <w:t xml:space="preserve"> können Aussagen über </w:t>
      </w:r>
      <w:r w:rsidR="00DA18F9">
        <w:t>Frequenz-Spektren</w:t>
      </w:r>
      <w:r w:rsidR="009C533F">
        <w:t xml:space="preserve"> </w:t>
      </w:r>
      <w:r w:rsidR="00DA18F9">
        <w:t>im EEG</w:t>
      </w:r>
      <w:r w:rsidR="009C533F">
        <w:t xml:space="preserve"> getroffen werden. </w:t>
      </w:r>
      <w:bookmarkStart w:id="4" w:name="_Hlk101173496"/>
      <w:r w:rsidR="00F13971" w:rsidRPr="006758F9">
        <w:rPr>
          <w:highlight w:val="yellow"/>
        </w:rPr>
        <w:t xml:space="preserve">Für diese vielversprechende Analysemethode soll in dieser </w:t>
      </w:r>
      <w:r w:rsidR="009F2984" w:rsidRPr="006758F9">
        <w:rPr>
          <w:highlight w:val="yellow"/>
        </w:rPr>
        <w:t>S</w:t>
      </w:r>
      <w:r w:rsidR="00F13971" w:rsidRPr="006758F9">
        <w:rPr>
          <w:highlight w:val="yellow"/>
        </w:rPr>
        <w:t>tudie weitere Evidenz geliefert werden.</w:t>
      </w:r>
      <w:r w:rsidR="00F13971">
        <w:t xml:space="preserve"> </w:t>
      </w:r>
      <w:bookmarkEnd w:id="4"/>
      <w:r w:rsidR="009C533F">
        <w:t xml:space="preserve">Die Analyse von SSVEP-Amplituden ist </w:t>
      </w:r>
      <w:r w:rsidR="00CB64BF">
        <w:t xml:space="preserve">ein erwiesenes Vorgehen </w:t>
      </w:r>
      <w:r w:rsidR="00CB64BF">
        <w:fldChar w:fldCharType="begin"/>
      </w:r>
      <w:r w:rsidR="00CB64BF">
        <w:instrText xml:space="preserve"> ADDIN ZOTERO_ITEM CSL_CITATION {"citationID":"Xf8n0BeD","properties":{"formattedCitation":"(Vialatte et al., 2010; Vij et al., 2013)","plainCitation":"(Vialatte et al., 2010; Vij et al., 2013)","noteIndex":0},"citationItems":[{"id":1802,"uris":["http://zotero.org/users/4175211/items/4K4WDXTH"],"uri":["http://zotero.org/users/4175211/items/4K4WDXTH"],"itemData":{"id":1802,"type":"article-journal","abstract":"After 40 years of investigation, steady-state visually evoked potentials (SSVEPs) have been shown to be useful for many paradigms in cognitive (visual attention, binocular rivalry, working memory, and brain rhythms) and clinical neuroscience (aging, neurodegenerative disorders, schizophrenia, ophthalmic pathologies, migraine, autism, depression, anxiety, stress, and epilepsy). Recently, in engineering, SSVEPs found a novel application for SSVEP-driven brain–computer interface (BCI) systems. Although some SSVEP properties are well documented, many questions are still hotly debated. We provide an overview of recent SSVEP studies in neuroscience (using implanted and scalp EEG, fMRI, or PET), with the perspective of modern theories about the visual pathway. We investigate the steady-state evoked activity, its properties, and the mechanisms behind SSVEP generation. Next, we describe the SSVEP-BCI paradigm and review recently developed SSVEP-based BCI systems. Lastly, we outline future research directions related to basic and applied aspects of SSVEPs.","container-title":"Progress in Neurobiology","DOI":"10.1016/j.pneurobio.2009.11.005","ISSN":"0301-0082","issue":"4","journalAbbreviation":"Progress in Neurobiology","language":"en","page":"418-438","source":"ScienceDirect","title":"Steady-state visually evoked potentials: Focus on essential paradigms and future perspectives","title-short":"Steady-state visually evoked potentials","volume":"90","author":[{"family":"Vialatte","given":"François-Benoît"},{"family":"Maurice","given":"Monique"},{"family":"Dauwels","given":"Justin"},{"family":"Cichocki","given":"Andrzej"}],"issued":{"date-parts":[["2010",4,1]]}}},{"id":1805,"uris":["http://zotero.org/users/4175211/items/VVXPLFL7"],"uri":["http://zotero.org/users/4175211/items/VVXPLFL7"],"itemData":{"id":1805,"type":"paper-conference","abstract":"Steady state visually evoked potentials (SSVEPs), recorded from the central nervous system of humans using electroencephalography (EEG) in response to visual stimuli, have recently gained attention in cognitive and clinical neuroscience [1]. Here, we fuse EEG SSVEPs with recordings from functional magnetic resonance imaging data (fMRI) utilizing the millisecond temporal resolution of the former and the excellent spatial resolution of the latter. In particular, we propose a spatio-frequency EEG/fMRI fusion framework to recover the frequency content from the EEG and spatial information from the fMRI to enhance our understanding of SSVEPs. Notably, we consider fused analysis of fMRI and EEG data collected independently. We demonstrate that the proposed approach is a practical data-driven method to achieve spatio-frequency fusion of EEG and fMRI SSVEP responses.","container-title":"2013 IEEE Symposium on Computational Intelligence in Bioinformatics and Computational Biology (CIBCB)","DOI":"10.1109/CIBCB.2013.6595406","event":"2013 IEEE Symposium on Computational Intelligence in Bioinformatics and Computational Biology (CIBCB)","page":"183-188","source":"IEEE Xplore","title":"A multimodal approach to analysis of steady state visually evoked potentials","author":[{"family":"Vij","given":"Nikhil"},{"family":"Zuobin","given":"Wu"},{"family":"Björnsdotter","given":"Malin"},{"family":"Dauwels","given":"Justin"},{"family":"Vialatte","given":"François Benoît"}],"issued":{"date-parts":[["2013",4]]}}}],"schema":"https://github.com/citation-style-language/schema/raw/master/csl-citation.json"} </w:instrText>
      </w:r>
      <w:r w:rsidR="00CB64BF">
        <w:fldChar w:fldCharType="separate"/>
      </w:r>
      <w:r w:rsidR="00CB64BF" w:rsidRPr="00CB64BF">
        <w:t>(Vialatte et al., 2010; Vij et al., 2013)</w:t>
      </w:r>
      <w:r w:rsidR="00CB64BF">
        <w:fldChar w:fldCharType="end"/>
      </w:r>
      <w:r w:rsidR="002F1B1A">
        <w:t>.</w:t>
      </w:r>
      <w:r w:rsidR="00CB64BF">
        <w:t xml:space="preserve"> Weitere Evidenz zu SSVEPs während des Schlafs ist jedoch nötig, dazu soll die geplante Studie ebenfalls einen Beitrag leisten.</w:t>
      </w:r>
    </w:p>
    <w:p w14:paraId="71A90692" w14:textId="77777777" w:rsidR="00494352" w:rsidRPr="00133D03" w:rsidRDefault="00494352" w:rsidP="00FC0CE7">
      <w:pPr>
        <w:spacing w:line="276" w:lineRule="auto"/>
      </w:pPr>
    </w:p>
    <w:p w14:paraId="01629E33" w14:textId="6DA8C26A" w:rsidR="006425A2" w:rsidRDefault="000E6C36" w:rsidP="00FC0CE7">
      <w:pPr>
        <w:numPr>
          <w:ilvl w:val="1"/>
          <w:numId w:val="5"/>
        </w:numPr>
        <w:spacing w:line="276" w:lineRule="auto"/>
        <w:rPr>
          <w:color w:val="3426FF"/>
        </w:rPr>
      </w:pPr>
      <w:r w:rsidRPr="00E263F5">
        <w:rPr>
          <w:color w:val="3426FF"/>
        </w:rPr>
        <w:t>Wie werden d</w:t>
      </w:r>
      <w:r w:rsidR="00570E53" w:rsidRPr="00E263F5">
        <w:rPr>
          <w:color w:val="3426FF"/>
        </w:rPr>
        <w:t>ie Studienteilnehmer rekrutiert</w:t>
      </w:r>
      <w:r w:rsidR="007024E0" w:rsidRPr="00E263F5">
        <w:rPr>
          <w:color w:val="3426FF"/>
        </w:rPr>
        <w:t>?</w:t>
      </w:r>
      <w:r w:rsidR="00463B8F" w:rsidRPr="00E263F5">
        <w:rPr>
          <w:color w:val="3426FF"/>
        </w:rPr>
        <w:t xml:space="preserve"> </w:t>
      </w:r>
    </w:p>
    <w:p w14:paraId="71AB6EA4" w14:textId="4E0649B6" w:rsidR="00726C90" w:rsidRPr="00726C90" w:rsidRDefault="006425A2" w:rsidP="006425A2">
      <w:pPr>
        <w:spacing w:line="276" w:lineRule="auto"/>
      </w:pPr>
      <w:r w:rsidRPr="00BA55EA">
        <w:rPr>
          <w:highlight w:val="yellow"/>
        </w:rPr>
        <w:t xml:space="preserve">Die Rekrutierung </w:t>
      </w:r>
      <w:r w:rsidR="00476F98" w:rsidRPr="00BA55EA">
        <w:rPr>
          <w:highlight w:val="yellow"/>
        </w:rPr>
        <w:t>von jungen, gesunden</w:t>
      </w:r>
      <w:r w:rsidRPr="00BA55EA">
        <w:rPr>
          <w:highlight w:val="yellow"/>
        </w:rPr>
        <w:t xml:space="preserve"> Studienteilnehmenden erfolgt </w:t>
      </w:r>
      <w:r w:rsidR="0006130E" w:rsidRPr="00BA55EA">
        <w:rPr>
          <w:highlight w:val="yellow"/>
        </w:rPr>
        <w:t>per E-Mail</w:t>
      </w:r>
      <w:r w:rsidRPr="00BA55EA">
        <w:rPr>
          <w:highlight w:val="yellow"/>
        </w:rPr>
        <w:t xml:space="preserve">. </w:t>
      </w:r>
      <w:r w:rsidR="0006130E" w:rsidRPr="00BA55EA">
        <w:rPr>
          <w:highlight w:val="yellow"/>
        </w:rPr>
        <w:t xml:space="preserve">Es werden Personen rekrutiert, die den Versuchsleitern bekannt sind und Interesse an einer Studienteilnahme geäußert haben. Darunter fallen persönliche Kontakte sowie Personen, die </w:t>
      </w:r>
      <w:r w:rsidR="004F4CF4">
        <w:rPr>
          <w:highlight w:val="yellow"/>
        </w:rPr>
        <w:t>zuvor</w:t>
      </w:r>
      <w:r w:rsidR="0006130E" w:rsidRPr="00BA55EA">
        <w:rPr>
          <w:highlight w:val="yellow"/>
        </w:rPr>
        <w:t xml:space="preserve"> an Studien dieser Forschungsgruppe teilgenommen und Ihr Einverständnis zur erneuten Kontaktaufnahme </w:t>
      </w:r>
      <w:r w:rsidR="00D36347" w:rsidRPr="00D36347">
        <w:rPr>
          <w:highlight w:val="yellow"/>
        </w:rPr>
        <w:t xml:space="preserve">zum Zweck der </w:t>
      </w:r>
      <w:r w:rsidR="005658C1" w:rsidRPr="00BA55EA">
        <w:rPr>
          <w:highlight w:val="yellow"/>
        </w:rPr>
        <w:t>Teilnahme an</w:t>
      </w:r>
      <w:r w:rsidR="0006130E" w:rsidRPr="00BA55EA">
        <w:rPr>
          <w:highlight w:val="yellow"/>
        </w:rPr>
        <w:t xml:space="preserve"> weitere</w:t>
      </w:r>
      <w:r w:rsidR="005658C1" w:rsidRPr="00BA55EA">
        <w:rPr>
          <w:highlight w:val="yellow"/>
        </w:rPr>
        <w:t>n</w:t>
      </w:r>
      <w:r w:rsidR="0006130E" w:rsidRPr="00BA55EA">
        <w:rPr>
          <w:highlight w:val="yellow"/>
        </w:rPr>
        <w:t xml:space="preserve"> Studien gegeben haben.</w:t>
      </w:r>
      <w:r w:rsidR="0006130E">
        <w:t xml:space="preserve"> </w:t>
      </w:r>
      <w:r w:rsidRPr="006425A2">
        <w:t xml:space="preserve">Ausschlusskriterien werden bereits bei der Rekrutierung geprüft, um mögliche Gesundheitsrisiken zu verhindern. </w:t>
      </w:r>
      <w:bookmarkStart w:id="5" w:name="_Hlk101173156"/>
      <w:r w:rsidR="000437EA" w:rsidRPr="000437EA">
        <w:rPr>
          <w:highlight w:val="yellow"/>
        </w:rPr>
        <w:t xml:space="preserve">Wir </w:t>
      </w:r>
      <w:r w:rsidR="00726C90" w:rsidRPr="000437EA">
        <w:rPr>
          <w:highlight w:val="yellow"/>
        </w:rPr>
        <w:t xml:space="preserve">streben </w:t>
      </w:r>
      <w:r w:rsidR="00726C90" w:rsidRPr="007E40FE">
        <w:rPr>
          <w:highlight w:val="yellow"/>
        </w:rPr>
        <w:t>eine Stichprobengröße von 30 an</w:t>
      </w:r>
      <w:r w:rsidR="000437EA">
        <w:rPr>
          <w:highlight w:val="yellow"/>
        </w:rPr>
        <w:t>, a</w:t>
      </w:r>
      <w:r w:rsidR="000437EA" w:rsidRPr="007E40FE">
        <w:rPr>
          <w:highlight w:val="yellow"/>
        </w:rPr>
        <w:t>uf Basis unserer Erfahrung mit EEG</w:t>
      </w:r>
      <w:r w:rsidR="00726C90" w:rsidRPr="007E40FE">
        <w:rPr>
          <w:highlight w:val="yellow"/>
        </w:rPr>
        <w:t xml:space="preserve"> </w:t>
      </w:r>
      <w:r w:rsidR="000437EA">
        <w:rPr>
          <w:highlight w:val="yellow"/>
        </w:rPr>
        <w:t>sowie e</w:t>
      </w:r>
      <w:r w:rsidR="00726C90" w:rsidRPr="007E40FE">
        <w:rPr>
          <w:highlight w:val="yellow"/>
        </w:rPr>
        <w:t>ine</w:t>
      </w:r>
      <w:r w:rsidR="000437EA">
        <w:rPr>
          <w:highlight w:val="yellow"/>
        </w:rPr>
        <w:t>r</w:t>
      </w:r>
      <w:r w:rsidR="00726C90" w:rsidRPr="007E40FE">
        <w:rPr>
          <w:highlight w:val="yellow"/>
        </w:rPr>
        <w:t xml:space="preserve"> a-priori Poweranalys</w:t>
      </w:r>
      <w:r w:rsidR="000437EA">
        <w:rPr>
          <w:highlight w:val="yellow"/>
        </w:rPr>
        <w:t>e. M</w:t>
      </w:r>
      <w:r w:rsidR="00726C90" w:rsidRPr="007E40FE">
        <w:rPr>
          <w:highlight w:val="yellow"/>
        </w:rPr>
        <w:t>it</w:t>
      </w:r>
      <w:r w:rsidR="000437EA">
        <w:rPr>
          <w:highlight w:val="yellow"/>
        </w:rPr>
        <w:t xml:space="preserve"> den Parameterwerten</w:t>
      </w:r>
      <w:r w:rsidR="00726C90" w:rsidRPr="007E40FE">
        <w:rPr>
          <w:highlight w:val="yellow"/>
        </w:rPr>
        <w:t xml:space="preserve"> f = .3, α = .05, Power = .9, ε = .8 ergibt </w:t>
      </w:r>
      <w:r w:rsidR="000437EA">
        <w:rPr>
          <w:highlight w:val="yellow"/>
        </w:rPr>
        <w:t xml:space="preserve">sie </w:t>
      </w:r>
      <w:r w:rsidR="00726C90" w:rsidRPr="007E40FE">
        <w:rPr>
          <w:highlight w:val="yellow"/>
        </w:rPr>
        <w:t xml:space="preserve">eine Mindestanzahl an 25 Probanden, </w:t>
      </w:r>
      <w:r w:rsidR="005F241B">
        <w:rPr>
          <w:highlight w:val="yellow"/>
        </w:rPr>
        <w:t xml:space="preserve">die Rekrutierung zusätzlicher 5 Probanden soll die </w:t>
      </w:r>
      <w:r w:rsidR="00634795">
        <w:rPr>
          <w:highlight w:val="yellow"/>
        </w:rPr>
        <w:t xml:space="preserve">statistische </w:t>
      </w:r>
      <w:r w:rsidR="005F241B">
        <w:rPr>
          <w:highlight w:val="yellow"/>
        </w:rPr>
        <w:t xml:space="preserve">Power </w:t>
      </w:r>
      <w:r w:rsidR="00E027EC" w:rsidRPr="007E40FE">
        <w:rPr>
          <w:highlight w:val="yellow"/>
        </w:rPr>
        <w:t>bei eventuellen drop-outs</w:t>
      </w:r>
      <w:r w:rsidR="005F241B">
        <w:rPr>
          <w:highlight w:val="yellow"/>
        </w:rPr>
        <w:t xml:space="preserve"> sichern</w:t>
      </w:r>
      <w:r w:rsidR="00E027EC" w:rsidRPr="007E40FE">
        <w:rPr>
          <w:highlight w:val="yellow"/>
        </w:rPr>
        <w:t>.</w:t>
      </w:r>
      <w:bookmarkEnd w:id="5"/>
    </w:p>
    <w:p w14:paraId="482E7043" w14:textId="77777777" w:rsidR="000E6C36" w:rsidRPr="005F241B" w:rsidRDefault="000E6C36" w:rsidP="00FC0CE7">
      <w:pPr>
        <w:spacing w:line="276" w:lineRule="auto"/>
        <w:rPr>
          <w:color w:val="3426FF"/>
        </w:rPr>
      </w:pPr>
    </w:p>
    <w:p w14:paraId="3895A7BC" w14:textId="77777777" w:rsidR="000E6C36" w:rsidRPr="00E263F5" w:rsidRDefault="000E6C36" w:rsidP="00FC0CE7">
      <w:pPr>
        <w:numPr>
          <w:ilvl w:val="1"/>
          <w:numId w:val="5"/>
        </w:numPr>
        <w:spacing w:line="276" w:lineRule="auto"/>
        <w:rPr>
          <w:color w:val="3426FF"/>
        </w:rPr>
      </w:pPr>
      <w:r w:rsidRPr="00E263F5">
        <w:rPr>
          <w:color w:val="3426FF"/>
        </w:rPr>
        <w:t>Wird die Teilnahme vergütet bzw. werden Teilnehmern andere Vorteile zugesagt?</w:t>
      </w:r>
    </w:p>
    <w:p w14:paraId="6050B8A1" w14:textId="3450705C" w:rsidR="000E6C36" w:rsidRPr="00644852" w:rsidRDefault="00644852" w:rsidP="00FC0CE7">
      <w:pPr>
        <w:spacing w:line="276" w:lineRule="auto"/>
      </w:pPr>
      <w:r w:rsidRPr="00644852">
        <w:t xml:space="preserve">Ja, die Teilnahme wird mit </w:t>
      </w:r>
      <w:r>
        <w:t>10</w:t>
      </w:r>
      <w:r w:rsidRPr="00644852">
        <w:t xml:space="preserve"> € pro Stunde vergütet</w:t>
      </w:r>
      <w:r>
        <w:t xml:space="preserve">, in denen </w:t>
      </w:r>
      <w:r w:rsidR="0080418C">
        <w:t xml:space="preserve">die </w:t>
      </w:r>
      <w:r>
        <w:t>Versuchspersonen wach sind und aktiv teilnehmen</w:t>
      </w:r>
      <w:r w:rsidR="00B62E6F">
        <w:t xml:space="preserve"> (z.B. EEG</w:t>
      </w:r>
      <w:r w:rsidR="00E9123E">
        <w:t xml:space="preserve"> </w:t>
      </w:r>
      <w:r w:rsidR="00B62E6F">
        <w:t>Auf</w:t>
      </w:r>
      <w:r w:rsidR="00E9123E">
        <w:t>- und Ab</w:t>
      </w:r>
      <w:r w:rsidR="00B62E6F">
        <w:t>bau, Aufnahmen im Wachzustand)</w:t>
      </w:r>
      <w:r w:rsidR="00E12F78">
        <w:t>, also ca. 40€ pro Sitzung.</w:t>
      </w:r>
    </w:p>
    <w:p w14:paraId="2199EB54" w14:textId="77777777" w:rsidR="00644852" w:rsidRPr="00E263F5" w:rsidRDefault="00644852" w:rsidP="00FC0CE7">
      <w:pPr>
        <w:spacing w:line="276" w:lineRule="auto"/>
        <w:rPr>
          <w:color w:val="3426FF"/>
        </w:rPr>
      </w:pPr>
    </w:p>
    <w:p w14:paraId="13C7D075" w14:textId="77777777" w:rsidR="000E6C36" w:rsidRPr="00E263F5" w:rsidRDefault="000E6C36" w:rsidP="00FC0CE7">
      <w:pPr>
        <w:numPr>
          <w:ilvl w:val="1"/>
          <w:numId w:val="5"/>
        </w:numPr>
        <w:spacing w:line="276" w:lineRule="auto"/>
        <w:rPr>
          <w:color w:val="3426FF"/>
        </w:rPr>
      </w:pPr>
      <w:r w:rsidRPr="00E263F5">
        <w:rPr>
          <w:color w:val="3426FF"/>
        </w:rPr>
        <w:t>Ist die Freiwilligkeit der Teilnahme gesichert?</w:t>
      </w:r>
    </w:p>
    <w:p w14:paraId="7394D56B" w14:textId="083C098D" w:rsidR="000E6C36" w:rsidRPr="00053189" w:rsidRDefault="00053189" w:rsidP="00FC0CE7">
      <w:pPr>
        <w:spacing w:line="276" w:lineRule="auto"/>
      </w:pPr>
      <w:r w:rsidRPr="00053189">
        <w:t>Ja (siehe beiliegende Einverständniserklärung).</w:t>
      </w:r>
    </w:p>
    <w:p w14:paraId="0247222B" w14:textId="77777777" w:rsidR="00053189" w:rsidRPr="00E263F5" w:rsidRDefault="00053189" w:rsidP="00FC0CE7">
      <w:pPr>
        <w:spacing w:line="276" w:lineRule="auto"/>
        <w:rPr>
          <w:color w:val="3426FF"/>
        </w:rPr>
      </w:pPr>
    </w:p>
    <w:p w14:paraId="2FCC5D90" w14:textId="77777777" w:rsidR="000E6C36" w:rsidRPr="00E263F5" w:rsidRDefault="000E6C36" w:rsidP="00FC0CE7">
      <w:pPr>
        <w:numPr>
          <w:ilvl w:val="1"/>
          <w:numId w:val="5"/>
        </w:numPr>
        <w:spacing w:line="276" w:lineRule="auto"/>
        <w:rPr>
          <w:color w:val="3426FF"/>
        </w:rPr>
      </w:pPr>
      <w:r w:rsidRPr="00E263F5">
        <w:rPr>
          <w:color w:val="3426FF"/>
        </w:rPr>
        <w:t>Charakterisierung der Probandenstichprobe</w:t>
      </w:r>
    </w:p>
    <w:p w14:paraId="4E2E222C" w14:textId="69E9A807" w:rsidR="000E6C36" w:rsidRPr="00053189" w:rsidRDefault="00053189" w:rsidP="00FC0CE7">
      <w:pPr>
        <w:spacing w:line="276" w:lineRule="auto"/>
      </w:pPr>
      <w:r w:rsidRPr="00053189">
        <w:t>Es sollen gesunde, rechtshändige, junge Versuchspersonen rekrutiert werden, im Alter zwischen 18 und 40 Jahren. Ausgeschlossen werden neurologische und psychiatrische Störungen (z.B. Epilepsie, Migräne, Depression, etc.), Störungen des visuellen Systems (z.B. Rot-Grün-Schwächen), sowie Schlafstörungen (z.B. Ein- und Durchschlafstörungen, Restless Legs Syndrom, etc.).</w:t>
      </w:r>
    </w:p>
    <w:p w14:paraId="43E0150C" w14:textId="77777777" w:rsidR="00053189" w:rsidRPr="00E263F5" w:rsidRDefault="00053189" w:rsidP="00FC0CE7">
      <w:pPr>
        <w:spacing w:line="276" w:lineRule="auto"/>
        <w:rPr>
          <w:color w:val="3426FF"/>
        </w:rPr>
      </w:pPr>
    </w:p>
    <w:p w14:paraId="5AE1C90D" w14:textId="77777777" w:rsidR="000E6C36" w:rsidRPr="00E263F5" w:rsidRDefault="000E6C36" w:rsidP="00FC0CE7">
      <w:pPr>
        <w:numPr>
          <w:ilvl w:val="1"/>
          <w:numId w:val="5"/>
        </w:numPr>
        <w:spacing w:line="276" w:lineRule="auto"/>
        <w:rPr>
          <w:color w:val="3426FF"/>
        </w:rPr>
      </w:pPr>
      <w:r w:rsidRPr="00E263F5">
        <w:rPr>
          <w:color w:val="3426FF"/>
        </w:rPr>
        <w:t>Werden die Studienteilnehmer körperlich beansprucht (z.B. durch Entnahme von Blut, Speichel, durch Medikamenten- oder Placebogaben, durch invasive oder nicht-invasive Messungen)?</w:t>
      </w:r>
    </w:p>
    <w:p w14:paraId="22EAD41D" w14:textId="16EAD3CE" w:rsidR="000E6C36" w:rsidRPr="00EA2796" w:rsidRDefault="00EA2796" w:rsidP="00FC0CE7">
      <w:pPr>
        <w:spacing w:line="276" w:lineRule="auto"/>
      </w:pPr>
      <w:r w:rsidRPr="00EA2796">
        <w:t>Eine körperliche Beanspruchung ist nicht zu erwarten. Leichte Müdigkeit könnte potenziell am Tag nach de</w:t>
      </w:r>
      <w:r w:rsidR="00D91883">
        <w:t>r</w:t>
      </w:r>
      <w:r w:rsidRPr="00EA2796">
        <w:t xml:space="preserve"> nächtlichen Messung spürbar sein, sollten sich Auswirkungen der experimentellen Manipulation auf die Schlafqualität zeigen.</w:t>
      </w:r>
      <w:r w:rsidR="004A7060">
        <w:t xml:space="preserve"> </w:t>
      </w:r>
    </w:p>
    <w:p w14:paraId="4A1960DC" w14:textId="77777777" w:rsidR="00EA2796" w:rsidRPr="00E263F5" w:rsidRDefault="00EA2796" w:rsidP="00FC0CE7">
      <w:pPr>
        <w:spacing w:line="276" w:lineRule="auto"/>
        <w:rPr>
          <w:color w:val="3426FF"/>
        </w:rPr>
      </w:pPr>
    </w:p>
    <w:p w14:paraId="25D80E97" w14:textId="77777777" w:rsidR="000E6C36" w:rsidRPr="00E263F5" w:rsidRDefault="000E6C36" w:rsidP="00FC0CE7">
      <w:pPr>
        <w:numPr>
          <w:ilvl w:val="1"/>
          <w:numId w:val="5"/>
        </w:numPr>
        <w:spacing w:line="276" w:lineRule="auto"/>
        <w:rPr>
          <w:color w:val="3426FF"/>
        </w:rPr>
      </w:pPr>
      <w:r w:rsidRPr="00E263F5">
        <w:rPr>
          <w:color w:val="3426FF"/>
        </w:rPr>
        <w:lastRenderedPageBreak/>
        <w:t>Werden die Studienteilnehmer mental besonders beansprucht (z.B. durch Tätigkeitsdauer, aversive Reize, negative Erfahrungen)?</w:t>
      </w:r>
    </w:p>
    <w:p w14:paraId="6CB47737" w14:textId="7120C79B" w:rsidR="000E6C36" w:rsidRPr="00F529D3" w:rsidRDefault="00F529D3" w:rsidP="00FC0CE7">
      <w:pPr>
        <w:spacing w:line="276" w:lineRule="auto"/>
      </w:pPr>
      <w:r w:rsidRPr="00F529D3">
        <w:t>Nein.</w:t>
      </w:r>
    </w:p>
    <w:p w14:paraId="119682E4" w14:textId="77777777" w:rsidR="00F529D3" w:rsidRPr="00E263F5" w:rsidRDefault="00F529D3" w:rsidP="00FC0CE7">
      <w:pPr>
        <w:spacing w:line="276" w:lineRule="auto"/>
        <w:rPr>
          <w:color w:val="3426FF"/>
        </w:rPr>
      </w:pPr>
    </w:p>
    <w:p w14:paraId="624E7A4E" w14:textId="77777777" w:rsidR="000E6C36" w:rsidRPr="00E263F5" w:rsidRDefault="000E6C36" w:rsidP="00FC0CE7">
      <w:pPr>
        <w:numPr>
          <w:ilvl w:val="1"/>
          <w:numId w:val="5"/>
        </w:numPr>
        <w:spacing w:line="276" w:lineRule="auto"/>
        <w:rPr>
          <w:color w:val="3426FF"/>
        </w:rPr>
      </w:pPr>
      <w:r w:rsidRPr="00E263F5">
        <w:rPr>
          <w:color w:val="3426FF"/>
        </w:rPr>
        <w:t>Geben die Studienteilnehmer persönliche Erfahrungen oder Einstellungen preis?</w:t>
      </w:r>
    </w:p>
    <w:p w14:paraId="77B6EFF4" w14:textId="7E7A3377" w:rsidR="007364C0" w:rsidRPr="00F529D3" w:rsidRDefault="00F529D3" w:rsidP="00F529D3">
      <w:pPr>
        <w:spacing w:line="276" w:lineRule="auto"/>
      </w:pPr>
      <w:r w:rsidRPr="00F529D3">
        <w:t>Nein.</w:t>
      </w:r>
    </w:p>
    <w:p w14:paraId="402059E1" w14:textId="77777777" w:rsidR="007364C0" w:rsidRPr="00E263F5" w:rsidRDefault="007364C0" w:rsidP="00FC0CE7">
      <w:pPr>
        <w:spacing w:line="276" w:lineRule="auto"/>
        <w:rPr>
          <w:color w:val="3426FF"/>
        </w:rPr>
      </w:pPr>
    </w:p>
    <w:p w14:paraId="3424D87E" w14:textId="77777777" w:rsidR="000E6C36" w:rsidRPr="00E263F5" w:rsidRDefault="000E6C36" w:rsidP="00FC0CE7">
      <w:pPr>
        <w:numPr>
          <w:ilvl w:val="1"/>
          <w:numId w:val="5"/>
        </w:numPr>
        <w:spacing w:line="276" w:lineRule="auto"/>
        <w:rPr>
          <w:color w:val="3426FF"/>
        </w:rPr>
      </w:pPr>
      <w:r w:rsidRPr="00E263F5">
        <w:rPr>
          <w:color w:val="3426FF"/>
        </w:rPr>
        <w:t>Werden die Studienteilnehmer absichtlich unvollständig oder falsch über Untersuchungsziele oder Verfahren instruiert (z.B. durch manipulierter Rückmeldungen oder Probanden-Leistungen)?</w:t>
      </w:r>
    </w:p>
    <w:p w14:paraId="049225C1" w14:textId="1CFC222A" w:rsidR="000E6C36" w:rsidRPr="00F529D3" w:rsidRDefault="00F529D3" w:rsidP="00FC0CE7">
      <w:pPr>
        <w:spacing w:line="276" w:lineRule="auto"/>
      </w:pPr>
      <w:r w:rsidRPr="00F529D3">
        <w:t>Nein.</w:t>
      </w:r>
    </w:p>
    <w:p w14:paraId="75BF17A1" w14:textId="77777777" w:rsidR="000E6C36" w:rsidRPr="00E263F5" w:rsidRDefault="000E6C36" w:rsidP="00FC0CE7">
      <w:pPr>
        <w:spacing w:line="276" w:lineRule="auto"/>
        <w:rPr>
          <w:color w:val="3426FF"/>
        </w:rPr>
      </w:pPr>
    </w:p>
    <w:p w14:paraId="166CAFAA" w14:textId="46ADCCD5" w:rsidR="000E6C36" w:rsidRPr="00205C4E" w:rsidRDefault="000E6C36" w:rsidP="00FC0CE7">
      <w:pPr>
        <w:pStyle w:val="ListParagraph"/>
        <w:numPr>
          <w:ilvl w:val="0"/>
          <w:numId w:val="11"/>
        </w:numPr>
        <w:spacing w:line="276" w:lineRule="auto"/>
        <w:rPr>
          <w:b/>
          <w:color w:val="3426FF"/>
        </w:rPr>
      </w:pPr>
      <w:r w:rsidRPr="00E263F5">
        <w:rPr>
          <w:b/>
          <w:color w:val="3426FF"/>
        </w:rPr>
        <w:t>Angaben über die Informierung der Studienteilnehmer vor der Untersuchung</w:t>
      </w:r>
    </w:p>
    <w:p w14:paraId="0D07E584" w14:textId="1497E305" w:rsidR="000E6C36" w:rsidRPr="00E263F5" w:rsidRDefault="000E6C36" w:rsidP="00FC0CE7">
      <w:pPr>
        <w:spacing w:line="276" w:lineRule="auto"/>
        <w:rPr>
          <w:color w:val="3426FF"/>
        </w:rPr>
      </w:pPr>
      <w:r w:rsidRPr="00E263F5">
        <w:rPr>
          <w:color w:val="3426FF"/>
        </w:rPr>
        <w:t>Wird detailliert über Ziele und Verfahren der Untersuchung aufgeklärt, wie auch</w:t>
      </w:r>
    </w:p>
    <w:p w14:paraId="02FCA191" w14:textId="77777777" w:rsidR="000E6C36" w:rsidRPr="00E263F5" w:rsidRDefault="000E6C36" w:rsidP="00FC0CE7">
      <w:pPr>
        <w:numPr>
          <w:ilvl w:val="0"/>
          <w:numId w:val="7"/>
        </w:numPr>
        <w:spacing w:line="276" w:lineRule="auto"/>
        <w:rPr>
          <w:color w:val="3426FF"/>
        </w:rPr>
      </w:pPr>
      <w:r w:rsidRPr="00E263F5">
        <w:rPr>
          <w:color w:val="3426FF"/>
        </w:rPr>
        <w:t>über die Dauer der Untersuchung,</w:t>
      </w:r>
    </w:p>
    <w:p w14:paraId="30CEFC63" w14:textId="77777777" w:rsidR="000E6C36" w:rsidRPr="00E263F5" w:rsidRDefault="000E6C36" w:rsidP="00FC0CE7">
      <w:pPr>
        <w:numPr>
          <w:ilvl w:val="0"/>
          <w:numId w:val="7"/>
        </w:numPr>
        <w:spacing w:before="120" w:line="276" w:lineRule="auto"/>
        <w:rPr>
          <w:color w:val="3426FF"/>
        </w:rPr>
      </w:pPr>
      <w:r w:rsidRPr="00E263F5">
        <w:rPr>
          <w:color w:val="3426FF"/>
        </w:rPr>
        <w:t>über Belastungen und Risiken durch spezifische Untersuchungsverfahren,</w:t>
      </w:r>
    </w:p>
    <w:p w14:paraId="0FB52B1A" w14:textId="77777777" w:rsidR="000E6C36" w:rsidRPr="00E263F5" w:rsidRDefault="000E6C36" w:rsidP="00FC0CE7">
      <w:pPr>
        <w:numPr>
          <w:ilvl w:val="0"/>
          <w:numId w:val="7"/>
        </w:numPr>
        <w:spacing w:before="120" w:line="276" w:lineRule="auto"/>
        <w:rPr>
          <w:color w:val="3426FF"/>
        </w:rPr>
      </w:pPr>
      <w:r w:rsidRPr="00E263F5">
        <w:rPr>
          <w:color w:val="3426FF"/>
        </w:rPr>
        <w:t>über Vergütungen und andere Zusagen an die Studienteilnehmer,</w:t>
      </w:r>
    </w:p>
    <w:p w14:paraId="3443335A" w14:textId="21ECEFEA" w:rsidR="000E6C36" w:rsidRDefault="000E6C36" w:rsidP="00FC0CE7">
      <w:pPr>
        <w:numPr>
          <w:ilvl w:val="0"/>
          <w:numId w:val="7"/>
        </w:numPr>
        <w:spacing w:before="120" w:line="276" w:lineRule="auto"/>
        <w:rPr>
          <w:color w:val="3426FF"/>
        </w:rPr>
      </w:pPr>
      <w:r w:rsidRPr="00E263F5">
        <w:rPr>
          <w:color w:val="3426FF"/>
        </w:rPr>
        <w:t>über die jederzeitige und folgenlose Rücktrittsmöglichkeit von der Teilnahme-bereitschaft?</w:t>
      </w:r>
    </w:p>
    <w:p w14:paraId="1115D24C" w14:textId="515E346D" w:rsidR="000E6C36" w:rsidRDefault="00205C4E" w:rsidP="00FC0CE7">
      <w:pPr>
        <w:spacing w:before="120" w:line="276" w:lineRule="auto"/>
      </w:pPr>
      <w:r w:rsidRPr="00205C4E">
        <w:t xml:space="preserve">Ja. Ein Informationsschreiben </w:t>
      </w:r>
      <w:r w:rsidR="00115EEE">
        <w:t>mit</w:t>
      </w:r>
      <w:r w:rsidRPr="00205C4E">
        <w:t xml:space="preserve"> </w:t>
      </w:r>
      <w:r w:rsidRPr="00CC0AD5">
        <w:rPr>
          <w:highlight w:val="yellow"/>
        </w:rPr>
        <w:t>entsprechend</w:t>
      </w:r>
      <w:r w:rsidR="00115EEE" w:rsidRPr="00CC0AD5">
        <w:rPr>
          <w:highlight w:val="yellow"/>
        </w:rPr>
        <w:t>e</w:t>
      </w:r>
      <w:r w:rsidR="00CC0AD5" w:rsidRPr="00CC0AD5">
        <w:rPr>
          <w:highlight w:val="yellow"/>
        </w:rPr>
        <w:t>n</w:t>
      </w:r>
      <w:r w:rsidRPr="00CC0AD5">
        <w:rPr>
          <w:highlight w:val="yellow"/>
        </w:rPr>
        <w:t xml:space="preserve"> Einverständniserklärung</w:t>
      </w:r>
      <w:r w:rsidR="00CC0AD5" w:rsidRPr="00CC0AD5">
        <w:rPr>
          <w:highlight w:val="yellow"/>
        </w:rPr>
        <w:t>en</w:t>
      </w:r>
      <w:r w:rsidRPr="00205C4E">
        <w:t xml:space="preserve"> liegt dem Antrag bei.</w:t>
      </w:r>
      <w:r w:rsidR="00E12F78">
        <w:t xml:space="preserve"> </w:t>
      </w:r>
      <w:r w:rsidR="00B764AB">
        <w:t xml:space="preserve">Anhand </w:t>
      </w:r>
      <w:r w:rsidR="003F4617">
        <w:t>dessen</w:t>
      </w:r>
      <w:r w:rsidR="00B764AB">
        <w:t xml:space="preserve"> werden Probanden informiert und </w:t>
      </w:r>
      <w:r w:rsidR="000F64C6">
        <w:t>um</w:t>
      </w:r>
      <w:r w:rsidR="00B764AB">
        <w:t xml:space="preserve"> Einverständnis </w:t>
      </w:r>
      <w:r w:rsidR="000F64C6">
        <w:t>gebeten</w:t>
      </w:r>
      <w:r w:rsidR="00B764AB">
        <w:t xml:space="preserve">, </w:t>
      </w:r>
      <w:r w:rsidR="00E12F78">
        <w:t xml:space="preserve">bevor der Versuchsleiter zur Experimentdurchführung zu </w:t>
      </w:r>
      <w:r w:rsidR="00627AAD">
        <w:t>ihnen</w:t>
      </w:r>
      <w:r w:rsidR="00E12F78">
        <w:t xml:space="preserve"> nach Hause kommt.</w:t>
      </w:r>
    </w:p>
    <w:p w14:paraId="3CAC6C46" w14:textId="77777777" w:rsidR="00B764AB" w:rsidRPr="00B764AB" w:rsidRDefault="00B764AB" w:rsidP="00FC0CE7">
      <w:pPr>
        <w:spacing w:before="120" w:line="276" w:lineRule="auto"/>
      </w:pPr>
    </w:p>
    <w:p w14:paraId="6DE3EC04" w14:textId="6E6B6456" w:rsidR="005A3D13" w:rsidRPr="00734A57" w:rsidRDefault="000E6C36" w:rsidP="00734A57">
      <w:pPr>
        <w:pStyle w:val="ListParagraph"/>
        <w:numPr>
          <w:ilvl w:val="0"/>
          <w:numId w:val="11"/>
        </w:numPr>
        <w:spacing w:line="276" w:lineRule="auto"/>
        <w:rPr>
          <w:b/>
          <w:color w:val="3426FF"/>
        </w:rPr>
      </w:pPr>
      <w:r w:rsidRPr="00E263F5">
        <w:rPr>
          <w:b/>
          <w:color w:val="3426FF"/>
        </w:rPr>
        <w:t>Angaben zum Datenschutz</w:t>
      </w:r>
    </w:p>
    <w:p w14:paraId="55E198DC" w14:textId="02B7AD27" w:rsidR="000E6C36" w:rsidRDefault="00683DDD" w:rsidP="00FC0CE7">
      <w:pPr>
        <w:spacing w:line="276" w:lineRule="auto"/>
        <w:rPr>
          <w:color w:val="3426FF"/>
        </w:rPr>
      </w:pPr>
      <w:r w:rsidRPr="00E263F5">
        <w:rPr>
          <w:color w:val="3426FF"/>
        </w:rPr>
        <w:t>4.1</w:t>
      </w:r>
      <w:r w:rsidRPr="00E263F5">
        <w:rPr>
          <w:color w:val="3426FF"/>
        </w:rPr>
        <w:tab/>
      </w:r>
      <w:r w:rsidR="000E6C36" w:rsidRPr="00E263F5">
        <w:rPr>
          <w:color w:val="3426FF"/>
        </w:rPr>
        <w:t xml:space="preserve">Welche </w:t>
      </w:r>
      <w:r w:rsidR="000E6C36" w:rsidRPr="00E263F5">
        <w:rPr>
          <w:i/>
          <w:color w:val="3426FF"/>
        </w:rPr>
        <w:t>personenbezogenen</w:t>
      </w:r>
      <w:r w:rsidR="000E6C36" w:rsidRPr="00E263F5">
        <w:rPr>
          <w:color w:val="3426FF"/>
        </w:rPr>
        <w:t xml:space="preserve"> Daten</w:t>
      </w:r>
      <w:r w:rsidR="0083457B" w:rsidRPr="00E263F5">
        <w:rPr>
          <w:color w:val="3426FF"/>
        </w:rPr>
        <w:t xml:space="preserve"> </w:t>
      </w:r>
      <w:r w:rsidR="000E6C36" w:rsidRPr="00E263F5">
        <w:rPr>
          <w:color w:val="3426FF"/>
        </w:rPr>
        <w:t>werden erhoben?</w:t>
      </w:r>
      <w:r w:rsidR="001D735D" w:rsidRPr="00E263F5">
        <w:rPr>
          <w:color w:val="3426FF"/>
        </w:rPr>
        <w:t xml:space="preserve"> </w:t>
      </w:r>
    </w:p>
    <w:p w14:paraId="0B8351DD" w14:textId="77777777" w:rsidR="00734A57" w:rsidRPr="00734A57" w:rsidRDefault="00734A57" w:rsidP="00734A57">
      <w:pPr>
        <w:spacing w:line="276" w:lineRule="auto"/>
      </w:pPr>
      <w:r w:rsidRPr="00734A57">
        <w:t>Mit den Experimentaldaten (unabhängige und abhängige Variablen) werden Geschlecht, Alter und Händigkeit erhoben.</w:t>
      </w:r>
    </w:p>
    <w:p w14:paraId="5FD61F55" w14:textId="50936133" w:rsidR="00734A57" w:rsidRDefault="00734A57" w:rsidP="00734A57">
      <w:pPr>
        <w:spacing w:line="276" w:lineRule="auto"/>
      </w:pPr>
      <w:r w:rsidRPr="00734A57">
        <w:t>Zur Abrechnung des Probandenhonorars werden Name, Anschrift, Dauer und die (mengenmäßige) Vergütung der Teilnahme aufgenommen und von den Probanden unterschrieben. Diese Abrechnungen werden über unser Sekretariat an die Universitätsverwaltung weitergegeben.</w:t>
      </w:r>
    </w:p>
    <w:p w14:paraId="4104BB97" w14:textId="77777777" w:rsidR="00734A57" w:rsidRPr="00734A57" w:rsidRDefault="00734A57" w:rsidP="00734A57">
      <w:pPr>
        <w:spacing w:line="276" w:lineRule="auto"/>
      </w:pPr>
    </w:p>
    <w:p w14:paraId="4AB21932" w14:textId="5AE4570E" w:rsidR="000E6C36" w:rsidRDefault="000E6C36" w:rsidP="00FC0CE7">
      <w:pPr>
        <w:spacing w:before="120" w:line="276" w:lineRule="auto"/>
        <w:ind w:left="567" w:hanging="567"/>
        <w:rPr>
          <w:color w:val="3426FF"/>
        </w:rPr>
      </w:pPr>
      <w:r w:rsidRPr="00E263F5">
        <w:rPr>
          <w:color w:val="3426FF"/>
        </w:rPr>
        <w:t>4.2</w:t>
      </w:r>
      <w:r w:rsidR="007E4BBC">
        <w:rPr>
          <w:color w:val="3426FF"/>
        </w:rPr>
        <w:tab/>
      </w:r>
      <w:r w:rsidRPr="00E263F5">
        <w:rPr>
          <w:color w:val="3426FF"/>
        </w:rPr>
        <w:t>Sind Video- oder Tonaufnahmen oder andere Verhaltensregistrierungen vorgesehen?</w:t>
      </w:r>
    </w:p>
    <w:p w14:paraId="7A4D1881" w14:textId="05225BBD" w:rsidR="00251FFB" w:rsidRDefault="00251FFB" w:rsidP="00FC0CE7">
      <w:pPr>
        <w:spacing w:before="120" w:line="276" w:lineRule="auto"/>
        <w:ind w:left="567" w:hanging="567"/>
      </w:pPr>
      <w:r w:rsidRPr="00251FFB">
        <w:t>Nein.</w:t>
      </w:r>
    </w:p>
    <w:p w14:paraId="12261DAE" w14:textId="77777777" w:rsidR="001C3D6C" w:rsidRPr="00251FFB" w:rsidRDefault="001C3D6C" w:rsidP="00FC0CE7">
      <w:pPr>
        <w:spacing w:before="120" w:line="276" w:lineRule="auto"/>
        <w:ind w:left="567" w:hanging="567"/>
      </w:pPr>
    </w:p>
    <w:p w14:paraId="2D7D74DF" w14:textId="167564E4" w:rsidR="000E6C36" w:rsidRDefault="000E6C36" w:rsidP="00FC0CE7">
      <w:pPr>
        <w:spacing w:before="120" w:line="276" w:lineRule="auto"/>
        <w:rPr>
          <w:color w:val="3426FF"/>
        </w:rPr>
      </w:pPr>
      <w:r w:rsidRPr="00E263F5">
        <w:rPr>
          <w:color w:val="3426FF"/>
        </w:rPr>
        <w:t>4.3</w:t>
      </w:r>
      <w:r w:rsidR="007E4BBC">
        <w:rPr>
          <w:color w:val="3426FF"/>
        </w:rPr>
        <w:tab/>
      </w:r>
      <w:r w:rsidRPr="00E263F5">
        <w:rPr>
          <w:color w:val="3426FF"/>
        </w:rPr>
        <w:t xml:space="preserve">Wie wird die Anonymisierung </w:t>
      </w:r>
      <w:r w:rsidR="006232AB" w:rsidRPr="00E263F5">
        <w:rPr>
          <w:color w:val="3426FF"/>
        </w:rPr>
        <w:t>oder Pseudonymisierung der erhobenen</w:t>
      </w:r>
      <w:r w:rsidRPr="00E263F5">
        <w:rPr>
          <w:color w:val="3426FF"/>
        </w:rPr>
        <w:t xml:space="preserve"> Daten </w:t>
      </w:r>
      <w:r w:rsidR="0095750E" w:rsidRPr="00E263F5">
        <w:rPr>
          <w:color w:val="3426FF"/>
        </w:rPr>
        <w:tab/>
      </w:r>
      <w:r w:rsidRPr="00E263F5">
        <w:rPr>
          <w:color w:val="3426FF"/>
        </w:rPr>
        <w:t>gesichert?</w:t>
      </w:r>
    </w:p>
    <w:p w14:paraId="4B3C6142" w14:textId="5B4D62A4" w:rsidR="003114C3" w:rsidRDefault="003114C3" w:rsidP="00FC0CE7">
      <w:pPr>
        <w:spacing w:before="120" w:line="276" w:lineRule="auto"/>
      </w:pPr>
      <w:r w:rsidRPr="003114C3">
        <w:t xml:space="preserve">Die Erhebung der Daten erfolgt pseudonymisiert, d.h. mittels eines Probandencodes. Die Ergebnisse werden unter einer Nummer gespeichert. Es existiert eine Kodierliste auf Papier, die den Probandennamen mit der Nummer verbindet, was für die Auswertung der Daten oder Nachfragen erforderlich sein könnte. Die Kodierliste ist nur dem Versuchsleiter zugänglich; sie wird in einem abschließbaren Schrank aufbewahrt und </w:t>
      </w:r>
      <w:bookmarkStart w:id="6" w:name="_Hlk101178610"/>
      <w:r w:rsidRPr="003114C3">
        <w:t>nach Abschluss der Datenanalyse</w:t>
      </w:r>
      <w:bookmarkEnd w:id="6"/>
      <w:r w:rsidRPr="003114C3">
        <w:t xml:space="preserve"> vernichtet. Nach Vernichtung der Kodierliste liegen die Daten nur noch in vollständig </w:t>
      </w:r>
      <w:r w:rsidRPr="003114C3">
        <w:lastRenderedPageBreak/>
        <w:t>anonymisierter Form vor; ein Rückschluss auf den einzelnen Probanden ist dann nicht mehr möglich.</w:t>
      </w:r>
    </w:p>
    <w:p w14:paraId="42CE23E4" w14:textId="77777777" w:rsidR="001C3D6C" w:rsidRPr="003114C3" w:rsidRDefault="001C3D6C" w:rsidP="00FC0CE7">
      <w:pPr>
        <w:spacing w:before="120" w:line="276" w:lineRule="auto"/>
      </w:pPr>
    </w:p>
    <w:p w14:paraId="40F96375" w14:textId="77777777" w:rsidR="000E6C36" w:rsidRPr="00E263F5" w:rsidRDefault="000E6C36" w:rsidP="00FC0CE7">
      <w:pPr>
        <w:spacing w:before="120" w:line="276" w:lineRule="auto"/>
        <w:rPr>
          <w:color w:val="3426FF"/>
        </w:rPr>
      </w:pPr>
      <w:r w:rsidRPr="00E263F5">
        <w:rPr>
          <w:color w:val="3426FF"/>
        </w:rPr>
        <w:t>4.4</w:t>
      </w:r>
      <w:r w:rsidR="00D674B7" w:rsidRPr="00E263F5">
        <w:rPr>
          <w:color w:val="3426FF"/>
        </w:rPr>
        <w:t>a</w:t>
      </w:r>
      <w:r w:rsidRPr="00E263F5">
        <w:rPr>
          <w:color w:val="3426FF"/>
        </w:rPr>
        <w:tab/>
      </w:r>
      <w:bookmarkStart w:id="7" w:name="OLE_LINK9"/>
      <w:bookmarkStart w:id="8" w:name="OLE_LINK10"/>
      <w:r w:rsidRPr="00E263F5">
        <w:rPr>
          <w:color w:val="3426FF"/>
        </w:rPr>
        <w:t>Wann werden die gespeicherten Daten gelöscht?</w:t>
      </w:r>
    </w:p>
    <w:p w14:paraId="2AC526BA" w14:textId="534D5C99" w:rsidR="000836D1" w:rsidRPr="000836D1" w:rsidRDefault="000836D1" w:rsidP="000836D1">
      <w:pPr>
        <w:spacing w:before="120" w:line="276" w:lineRule="auto"/>
      </w:pPr>
      <w:r w:rsidRPr="000836D1">
        <w:t xml:space="preserve">Wie in der Empfehlung der Ethikkommission der Fakultät 11 bzw. den entsprechenden Vorgaben der Deutschen Forschungsgesellschaft angegeben, werden die personenbezogenen Daten gelöscht, sobald diese nicht mehr für Nachfragen benötigt werden (spätestens jedoch nach 10 Jahren). </w:t>
      </w:r>
    </w:p>
    <w:p w14:paraId="23745945" w14:textId="7943B465" w:rsidR="00362D04" w:rsidRDefault="000836D1" w:rsidP="000836D1">
      <w:pPr>
        <w:spacing w:before="120" w:line="276" w:lineRule="auto"/>
      </w:pPr>
      <w:r w:rsidRPr="000836D1">
        <w:t>Die gemessenen Rohdaten (EEG, Schlafqualitätsskala) werden anonymisiert auf eine Open Science Datenbank (z.B. https://osf.io/) hochgeladen.</w:t>
      </w:r>
    </w:p>
    <w:p w14:paraId="356C8D57" w14:textId="77777777" w:rsidR="001C3D6C" w:rsidRPr="000836D1" w:rsidRDefault="001C3D6C" w:rsidP="000836D1">
      <w:pPr>
        <w:spacing w:before="120" w:line="276" w:lineRule="auto"/>
      </w:pPr>
    </w:p>
    <w:p w14:paraId="20260C1C" w14:textId="6ED29132" w:rsidR="005F06E7" w:rsidRDefault="00D674B7" w:rsidP="00FC0CE7">
      <w:pPr>
        <w:spacing w:before="120" w:line="276" w:lineRule="auto"/>
        <w:rPr>
          <w:color w:val="3426FF"/>
        </w:rPr>
      </w:pPr>
      <w:r w:rsidRPr="00E263F5">
        <w:rPr>
          <w:color w:val="3426FF"/>
        </w:rPr>
        <w:t>4.4b</w:t>
      </w:r>
      <w:r w:rsidRPr="00E263F5">
        <w:rPr>
          <w:color w:val="3426FF"/>
        </w:rPr>
        <w:tab/>
      </w:r>
      <w:r w:rsidR="009E0833" w:rsidRPr="00E263F5">
        <w:rPr>
          <w:color w:val="3426FF"/>
        </w:rPr>
        <w:t xml:space="preserve">Im Antrag ist </w:t>
      </w:r>
      <w:r w:rsidR="00BC4C54" w:rsidRPr="00E263F5">
        <w:rPr>
          <w:color w:val="3426FF"/>
        </w:rPr>
        <w:t>auszuführen wie</w:t>
      </w:r>
      <w:r w:rsidR="00FE34C6" w:rsidRPr="00E263F5">
        <w:rPr>
          <w:color w:val="3426FF"/>
        </w:rPr>
        <w:t xml:space="preserve"> die</w:t>
      </w:r>
      <w:r w:rsidR="00BC4C54" w:rsidRPr="00E263F5">
        <w:rPr>
          <w:color w:val="3426FF"/>
        </w:rPr>
        <w:t xml:space="preserve"> </w:t>
      </w:r>
      <w:r w:rsidR="00247B2A" w:rsidRPr="00E263F5">
        <w:rPr>
          <w:color w:val="3426FF"/>
        </w:rPr>
        <w:t xml:space="preserve">Pseudonymisierung oder Anonymisierung, sowie Art und Zeit der Löschung der </w:t>
      </w:r>
      <w:r w:rsidR="000B38ED" w:rsidRPr="00E263F5">
        <w:rPr>
          <w:color w:val="3426FF"/>
        </w:rPr>
        <w:t xml:space="preserve">personenbezogenen </w:t>
      </w:r>
      <w:r w:rsidR="00247B2A" w:rsidRPr="00E263F5">
        <w:rPr>
          <w:color w:val="3426FF"/>
        </w:rPr>
        <w:t>Daten durch verant</w:t>
      </w:r>
      <w:r w:rsidR="007903AF" w:rsidRPr="00E263F5">
        <w:rPr>
          <w:color w:val="3426FF"/>
        </w:rPr>
        <w:t>w</w:t>
      </w:r>
      <w:r w:rsidR="00247B2A" w:rsidRPr="00E263F5">
        <w:rPr>
          <w:color w:val="3426FF"/>
        </w:rPr>
        <w:t>ortliche Personen</w:t>
      </w:r>
      <w:r w:rsidR="0024470A" w:rsidRPr="00E263F5">
        <w:rPr>
          <w:color w:val="3426FF"/>
        </w:rPr>
        <w:t xml:space="preserve"> (welche?) durchgeführt wird.</w:t>
      </w:r>
    </w:p>
    <w:p w14:paraId="74FB74F6" w14:textId="77777777" w:rsidR="00DD4533" w:rsidRPr="00DD4533" w:rsidRDefault="00DD4533" w:rsidP="00DD4533">
      <w:pPr>
        <w:spacing w:before="120" w:line="276" w:lineRule="auto"/>
      </w:pPr>
      <w:r w:rsidRPr="00DD4533">
        <w:t>Verantwortliche Person: Dr. Paul Taylor</w:t>
      </w:r>
    </w:p>
    <w:p w14:paraId="1F191A6F" w14:textId="6A5218A9" w:rsidR="00DD4533" w:rsidRPr="00DD4533" w:rsidRDefault="00DD4533" w:rsidP="00DD4533">
      <w:pPr>
        <w:spacing w:before="120" w:line="276" w:lineRule="auto"/>
      </w:pPr>
      <w:r w:rsidRPr="00DD4533">
        <w:t>Die Pseudonymisierung wird dadurch erreicht, dass Probanden eine fortlaufende Versuchspersonennummer zugewiesen wird und diese mit einer zufällig generierten Buchstabenkombination kombiniert wird, so dass kein Bezug zwischen den elektronisch gespeicherten Experimentaldaten und den personenbezogenen Daten auf dem Informationsbogen hergestellt werden kann. Zusätzlich sind die mit den Experimentaldaten (d.h. unabhängige und abhängige Variablen) erhobenen persönlichen Daten zu Geschlecht, Alter, Händigkeit etc. der Probanden nur dem Versuchsleiter bekannt und ein entsprechender Laufzettel, der die Zuordnung von Experimentaldaten zu den persönlichen Daten (also Geschlecht, Alter, Händigkeit, etc.) für den Versuchsleiter ermöglicht, wird vernichtet, sobald dieser nicht mehr benötigt wird. Der Zeitpunkt der Löschung wird protokolliert.</w:t>
      </w:r>
    </w:p>
    <w:p w14:paraId="6A88F5DE" w14:textId="77777777" w:rsidR="00DD4533" w:rsidRPr="00E263F5" w:rsidRDefault="00DD4533" w:rsidP="00DD4533">
      <w:pPr>
        <w:spacing w:before="120" w:line="276" w:lineRule="auto"/>
        <w:rPr>
          <w:color w:val="3426FF"/>
        </w:rPr>
      </w:pPr>
    </w:p>
    <w:bookmarkEnd w:id="7"/>
    <w:bookmarkEnd w:id="8"/>
    <w:p w14:paraId="3CCB5A6A" w14:textId="77777777" w:rsidR="000E6C36" w:rsidRDefault="000E6C36" w:rsidP="00FC0CE7">
      <w:pPr>
        <w:spacing w:before="120" w:line="276" w:lineRule="auto"/>
        <w:rPr>
          <w:color w:val="3426FF"/>
        </w:rPr>
      </w:pPr>
      <w:r w:rsidRPr="00E263F5">
        <w:rPr>
          <w:color w:val="3426FF"/>
        </w:rPr>
        <w:t>4.5</w:t>
      </w:r>
      <w:r w:rsidRPr="00E263F5">
        <w:rPr>
          <w:color w:val="3426FF"/>
        </w:rPr>
        <w:tab/>
        <w:t>Können Studienteilnehmer jederzeit die Löschung ihrer Daten verlangen?</w:t>
      </w:r>
    </w:p>
    <w:p w14:paraId="60586AE6" w14:textId="134499DE" w:rsidR="000C2257" w:rsidRPr="00DD4533" w:rsidRDefault="00DD4533" w:rsidP="00FC0CE7">
      <w:pPr>
        <w:spacing w:before="120" w:line="276" w:lineRule="auto"/>
      </w:pPr>
      <w:r w:rsidRPr="00DD4533">
        <w:t>Ja.</w:t>
      </w:r>
    </w:p>
    <w:p w14:paraId="49CF89FA" w14:textId="77777777" w:rsidR="00DD4533" w:rsidRPr="00E263F5" w:rsidRDefault="00DD4533" w:rsidP="00FC0CE7">
      <w:pPr>
        <w:spacing w:before="120" w:line="276" w:lineRule="auto"/>
        <w:rPr>
          <w:color w:val="3426FF"/>
        </w:rPr>
      </w:pPr>
    </w:p>
    <w:p w14:paraId="3B09E3F4" w14:textId="73BFEA91" w:rsidR="000E6C36" w:rsidRPr="00E263F5" w:rsidRDefault="00683DDD" w:rsidP="00FC0CE7">
      <w:pPr>
        <w:spacing w:line="276" w:lineRule="auto"/>
        <w:rPr>
          <w:b/>
          <w:color w:val="3426FF"/>
        </w:rPr>
      </w:pPr>
      <w:r w:rsidRPr="00E263F5">
        <w:rPr>
          <w:b/>
          <w:color w:val="3426FF"/>
        </w:rPr>
        <w:t>5</w:t>
      </w:r>
      <w:r w:rsidR="00B8456D" w:rsidRPr="00E263F5">
        <w:rPr>
          <w:b/>
          <w:color w:val="3426FF"/>
        </w:rPr>
        <w:t>)</w:t>
      </w:r>
      <w:r w:rsidRPr="00E263F5">
        <w:rPr>
          <w:b/>
          <w:color w:val="3426FF"/>
        </w:rPr>
        <w:t xml:space="preserve">  </w:t>
      </w:r>
      <w:r w:rsidR="000E6C36" w:rsidRPr="00E263F5">
        <w:rPr>
          <w:b/>
          <w:color w:val="3426FF"/>
        </w:rPr>
        <w:t>Angaben zur Erklärung der Bereitschaft, an der Studie teilzunehmen</w:t>
      </w:r>
    </w:p>
    <w:p w14:paraId="057ADEC9" w14:textId="52259C79" w:rsidR="000E6C36" w:rsidRPr="008750D3" w:rsidRDefault="008750D3" w:rsidP="00FC0CE7">
      <w:pPr>
        <w:spacing w:before="120" w:line="276" w:lineRule="auto"/>
      </w:pPr>
      <w:r w:rsidRPr="008750D3">
        <w:t>Ein Informationsblatt inklusive Einverständniserklärung</w:t>
      </w:r>
      <w:r w:rsidR="00AB2552">
        <w:t>en</w:t>
      </w:r>
      <w:r w:rsidRPr="008750D3">
        <w:t xml:space="preserve"> für Teilnehmende befindet sich im Anhang.</w:t>
      </w:r>
    </w:p>
    <w:p w14:paraId="176173B5" w14:textId="77777777" w:rsidR="000E6C36" w:rsidRPr="00E263F5" w:rsidRDefault="000E6C36" w:rsidP="00FC0CE7">
      <w:pPr>
        <w:spacing w:line="276" w:lineRule="auto"/>
        <w:rPr>
          <w:color w:val="3426FF"/>
        </w:rPr>
      </w:pPr>
    </w:p>
    <w:p w14:paraId="10A097D6" w14:textId="184E5BCB" w:rsidR="000E6C36" w:rsidRDefault="000E6C36" w:rsidP="00FC0CE7">
      <w:pPr>
        <w:numPr>
          <w:ilvl w:val="1"/>
          <w:numId w:val="8"/>
        </w:numPr>
        <w:spacing w:line="276" w:lineRule="auto"/>
        <w:rPr>
          <w:color w:val="3426FF"/>
        </w:rPr>
      </w:pPr>
      <w:r w:rsidRPr="00E263F5">
        <w:rPr>
          <w:color w:val="3426FF"/>
        </w:rPr>
        <w:t>Nimmt die Bereitschaftserklärung eindeutig Bezug auf die Teilnehmer-Information?</w:t>
      </w:r>
    </w:p>
    <w:p w14:paraId="1124406F" w14:textId="44311F2D" w:rsidR="008750D3" w:rsidRDefault="008750D3" w:rsidP="008750D3">
      <w:pPr>
        <w:spacing w:line="276" w:lineRule="auto"/>
      </w:pPr>
      <w:r w:rsidRPr="008750D3">
        <w:t>Ja.</w:t>
      </w:r>
    </w:p>
    <w:p w14:paraId="2B85D964" w14:textId="77777777" w:rsidR="008750D3" w:rsidRPr="008750D3" w:rsidRDefault="008750D3" w:rsidP="008750D3">
      <w:pPr>
        <w:spacing w:line="276" w:lineRule="auto"/>
      </w:pPr>
    </w:p>
    <w:p w14:paraId="7BED9F3E" w14:textId="0AA4C7E8" w:rsidR="000E6C36" w:rsidRDefault="000E6C36" w:rsidP="00FC0CE7">
      <w:pPr>
        <w:numPr>
          <w:ilvl w:val="1"/>
          <w:numId w:val="8"/>
        </w:numPr>
        <w:spacing w:before="120" w:line="276" w:lineRule="auto"/>
        <w:rPr>
          <w:color w:val="3426FF"/>
        </w:rPr>
      </w:pPr>
      <w:r w:rsidRPr="00E263F5">
        <w:rPr>
          <w:color w:val="3426FF"/>
        </w:rPr>
        <w:t>Führt sie</w:t>
      </w:r>
      <w:r w:rsidR="00C02866">
        <w:rPr>
          <w:color w:val="3426FF"/>
        </w:rPr>
        <w:t xml:space="preserve"> die vorgesehenen Maßnahmen </w:t>
      </w:r>
      <w:r w:rsidR="00214CAF">
        <w:rPr>
          <w:color w:val="3426FF"/>
        </w:rPr>
        <w:t>der Europäischen Datenschutzgrundverordnung</w:t>
      </w:r>
      <w:r w:rsidR="00C80260">
        <w:rPr>
          <w:color w:val="3426FF"/>
        </w:rPr>
        <w:t xml:space="preserve"> </w:t>
      </w:r>
      <w:r w:rsidR="00D90E24" w:rsidRPr="00D90E24">
        <w:rPr>
          <w:color w:val="3426FF"/>
        </w:rPr>
        <w:t>(</w:t>
      </w:r>
      <w:r w:rsidR="00D90E24">
        <w:rPr>
          <w:color w:val="3426FF"/>
        </w:rPr>
        <w:t>DSGVO</w:t>
      </w:r>
      <w:r w:rsidR="00D90E24" w:rsidRPr="00D90E24">
        <w:rPr>
          <w:color w:val="3426FF"/>
        </w:rPr>
        <w:t>)</w:t>
      </w:r>
      <w:r w:rsidRPr="00E263F5">
        <w:rPr>
          <w:color w:val="3426FF"/>
        </w:rPr>
        <w:t xml:space="preserve"> auf?</w:t>
      </w:r>
      <w:r w:rsidR="00D47387">
        <w:rPr>
          <w:color w:val="3426FF"/>
        </w:rPr>
        <w:t xml:space="preserve"> </w:t>
      </w:r>
    </w:p>
    <w:p w14:paraId="62B86007" w14:textId="6E95D423" w:rsidR="008750D3" w:rsidRDefault="008750D3" w:rsidP="008750D3">
      <w:pPr>
        <w:spacing w:line="276" w:lineRule="auto"/>
      </w:pPr>
      <w:r w:rsidRPr="008750D3">
        <w:t>Ja.</w:t>
      </w:r>
    </w:p>
    <w:p w14:paraId="04F84026" w14:textId="77777777" w:rsidR="008750D3" w:rsidRPr="008750D3" w:rsidRDefault="008750D3" w:rsidP="008750D3">
      <w:pPr>
        <w:spacing w:line="276" w:lineRule="auto"/>
      </w:pPr>
    </w:p>
    <w:p w14:paraId="6602F7B2" w14:textId="42C1A7FA" w:rsidR="000E6C36" w:rsidRDefault="000E6C36" w:rsidP="00FC0CE7">
      <w:pPr>
        <w:numPr>
          <w:ilvl w:val="1"/>
          <w:numId w:val="8"/>
        </w:numPr>
        <w:spacing w:before="120" w:line="276" w:lineRule="auto"/>
        <w:rPr>
          <w:color w:val="3426FF"/>
        </w:rPr>
      </w:pPr>
      <w:r w:rsidRPr="00E263F5">
        <w:rPr>
          <w:color w:val="3426FF"/>
        </w:rPr>
        <w:t>Bestätigt sie die Freiwilligkeit der Teilnahme an der Untersuchung?</w:t>
      </w:r>
    </w:p>
    <w:p w14:paraId="1A56082D" w14:textId="621642F4" w:rsidR="008750D3" w:rsidRDefault="008750D3" w:rsidP="008750D3">
      <w:pPr>
        <w:spacing w:line="276" w:lineRule="auto"/>
      </w:pPr>
      <w:r w:rsidRPr="008750D3">
        <w:lastRenderedPageBreak/>
        <w:t>Ja.</w:t>
      </w:r>
    </w:p>
    <w:p w14:paraId="0B137CAF" w14:textId="77777777" w:rsidR="008750D3" w:rsidRPr="008750D3" w:rsidRDefault="008750D3" w:rsidP="008750D3">
      <w:pPr>
        <w:spacing w:line="276" w:lineRule="auto"/>
      </w:pPr>
    </w:p>
    <w:p w14:paraId="1AE55057" w14:textId="05A30A96" w:rsidR="000E6C36" w:rsidRDefault="000E6C36" w:rsidP="00FC0CE7">
      <w:pPr>
        <w:numPr>
          <w:ilvl w:val="1"/>
          <w:numId w:val="8"/>
        </w:numPr>
        <w:spacing w:before="120" w:line="276" w:lineRule="auto"/>
        <w:rPr>
          <w:color w:val="3426FF"/>
        </w:rPr>
      </w:pPr>
      <w:r w:rsidRPr="00E263F5">
        <w:rPr>
          <w:color w:val="3426FF"/>
        </w:rPr>
        <w:t>Erwähnt sie das (unter 3d erläuterte) Recht, die Bereitschaftserklärung jederzeit widerrufen zu können?</w:t>
      </w:r>
    </w:p>
    <w:p w14:paraId="72B87B7E" w14:textId="77777777" w:rsidR="008750D3" w:rsidRDefault="008750D3" w:rsidP="008750D3">
      <w:pPr>
        <w:spacing w:line="276" w:lineRule="auto"/>
      </w:pPr>
      <w:r w:rsidRPr="008750D3">
        <w:t>Ja.</w:t>
      </w:r>
    </w:p>
    <w:p w14:paraId="5AD9DB22" w14:textId="77777777" w:rsidR="008750D3" w:rsidRPr="00E263F5" w:rsidRDefault="008750D3" w:rsidP="008750D3">
      <w:pPr>
        <w:spacing w:before="120" w:line="276" w:lineRule="auto"/>
        <w:rPr>
          <w:color w:val="3426FF"/>
        </w:rPr>
      </w:pPr>
    </w:p>
    <w:p w14:paraId="0C5F88EF" w14:textId="03EA824D" w:rsidR="00EB565A" w:rsidRDefault="00EB565A" w:rsidP="00FC0CE7">
      <w:pPr>
        <w:numPr>
          <w:ilvl w:val="1"/>
          <w:numId w:val="8"/>
        </w:numPr>
        <w:spacing w:before="120" w:line="276" w:lineRule="auto"/>
        <w:rPr>
          <w:color w:val="3426FF"/>
        </w:rPr>
      </w:pPr>
      <w:r w:rsidRPr="00E263F5">
        <w:rPr>
          <w:color w:val="3426FF"/>
        </w:rPr>
        <w:t>Ein Ansprechpartner</w:t>
      </w:r>
      <w:r w:rsidR="007B4108" w:rsidRPr="00E263F5">
        <w:rPr>
          <w:color w:val="3426FF"/>
        </w:rPr>
        <w:t xml:space="preserve"> für Rückfrage </w:t>
      </w:r>
      <w:r w:rsidR="00970B62" w:rsidRPr="00E263F5">
        <w:rPr>
          <w:color w:val="3426FF"/>
        </w:rPr>
        <w:t xml:space="preserve">der ProbandInnen </w:t>
      </w:r>
      <w:r w:rsidR="007B4108" w:rsidRPr="00E263F5">
        <w:rPr>
          <w:color w:val="3426FF"/>
        </w:rPr>
        <w:t>zur Studie</w:t>
      </w:r>
      <w:r w:rsidR="008812BF" w:rsidRPr="00E263F5">
        <w:rPr>
          <w:color w:val="3426FF"/>
        </w:rPr>
        <w:t xml:space="preserve"> </w:t>
      </w:r>
      <w:r w:rsidR="007B4108" w:rsidRPr="00E263F5">
        <w:rPr>
          <w:color w:val="3426FF"/>
        </w:rPr>
        <w:t>muss angegeben werden.</w:t>
      </w:r>
    </w:p>
    <w:p w14:paraId="5695671D" w14:textId="6F43C0B3" w:rsidR="00173B88" w:rsidRDefault="00173B88" w:rsidP="00173B88">
      <w:pPr>
        <w:spacing w:before="120" w:line="276" w:lineRule="auto"/>
      </w:pPr>
      <w:r w:rsidRPr="00173B88">
        <w:t>Ein Ansprechpartner wird genannt.</w:t>
      </w:r>
    </w:p>
    <w:p w14:paraId="154482E6" w14:textId="77777777" w:rsidR="005E1438" w:rsidRPr="00173B88" w:rsidRDefault="005E1438" w:rsidP="00173B88">
      <w:pPr>
        <w:spacing w:before="120" w:line="276" w:lineRule="auto"/>
      </w:pPr>
    </w:p>
    <w:p w14:paraId="4E4F4AC3" w14:textId="003A50F5" w:rsidR="008F5E7B" w:rsidRPr="00E263F5" w:rsidRDefault="008F5E7B" w:rsidP="00FC0CE7">
      <w:pPr>
        <w:numPr>
          <w:ilvl w:val="1"/>
          <w:numId w:val="8"/>
        </w:numPr>
        <w:spacing w:before="120" w:line="276" w:lineRule="auto"/>
        <w:rPr>
          <w:color w:val="3426FF"/>
        </w:rPr>
      </w:pPr>
      <w:r w:rsidRPr="00E263F5">
        <w:rPr>
          <w:color w:val="3426FF"/>
        </w:rPr>
        <w:t xml:space="preserve">Bei vollständig </w:t>
      </w:r>
      <w:r w:rsidR="00633151" w:rsidRPr="00E263F5">
        <w:rPr>
          <w:color w:val="3426FF"/>
        </w:rPr>
        <w:t>anonymisierten Daten muss in der</w:t>
      </w:r>
      <w:r w:rsidRPr="00E263F5">
        <w:rPr>
          <w:color w:val="3426FF"/>
        </w:rPr>
        <w:t xml:space="preserve"> </w:t>
      </w:r>
      <w:r w:rsidR="009C6A03" w:rsidRPr="00E263F5">
        <w:rPr>
          <w:color w:val="3426FF"/>
        </w:rPr>
        <w:t xml:space="preserve">Probandeninformation </w:t>
      </w:r>
      <w:r w:rsidR="00633151" w:rsidRPr="00E263F5">
        <w:rPr>
          <w:color w:val="3426FF"/>
        </w:rPr>
        <w:t xml:space="preserve">darauf hingewiesen werden, dass </w:t>
      </w:r>
      <w:r w:rsidR="00A16E8C" w:rsidRPr="00E263F5">
        <w:rPr>
          <w:color w:val="3426FF"/>
        </w:rPr>
        <w:t xml:space="preserve">die Rohdaten </w:t>
      </w:r>
      <w:r w:rsidR="009D3286" w:rsidRPr="00E263F5">
        <w:rPr>
          <w:color w:val="3426FF"/>
        </w:rPr>
        <w:t>öffentlich zugänglich gemacht werden</w:t>
      </w:r>
      <w:r w:rsidR="003F5ED3" w:rsidRPr="00E263F5">
        <w:rPr>
          <w:color w:val="3426FF"/>
        </w:rPr>
        <w:t xml:space="preserve">, wenn sie in öffentlich </w:t>
      </w:r>
      <w:r w:rsidR="00BF3360" w:rsidRPr="00E263F5">
        <w:rPr>
          <w:color w:val="3426FF"/>
        </w:rPr>
        <w:t>zugänglich</w:t>
      </w:r>
      <w:r w:rsidR="0055381E" w:rsidRPr="00E263F5">
        <w:rPr>
          <w:color w:val="3426FF"/>
        </w:rPr>
        <w:t xml:space="preserve"> wissenschaftliche Repositorien/Datenbanken überführt werden</w:t>
      </w:r>
      <w:r w:rsidR="009D3286" w:rsidRPr="00E263F5">
        <w:rPr>
          <w:color w:val="3426FF"/>
        </w:rPr>
        <w:t>.</w:t>
      </w:r>
      <w:r w:rsidR="00E52FB7" w:rsidRPr="00E263F5">
        <w:rPr>
          <w:color w:val="3426FF"/>
        </w:rPr>
        <w:t xml:space="preserve"> </w:t>
      </w:r>
    </w:p>
    <w:p w14:paraId="5D888B3D" w14:textId="11056A3A" w:rsidR="00826D64" w:rsidRPr="005E1438" w:rsidRDefault="005E1438" w:rsidP="005E1438">
      <w:pPr>
        <w:spacing w:before="120" w:line="276" w:lineRule="auto"/>
      </w:pPr>
      <w:r w:rsidRPr="005E1438">
        <w:t>Ein entsprechender Hinweis ist vorhanden.</w:t>
      </w:r>
    </w:p>
    <w:p w14:paraId="1B6FB328" w14:textId="5BDFD019" w:rsidR="00BE4DF3" w:rsidRDefault="00BE4DF3" w:rsidP="00A3233B"/>
    <w:p w14:paraId="343F2C25" w14:textId="768D51D8" w:rsidR="00BE4DF3" w:rsidRDefault="00BE4DF3" w:rsidP="00A3233B"/>
    <w:p w14:paraId="7ADB7D9C" w14:textId="4028EECD" w:rsidR="0050553D" w:rsidRPr="006322EA" w:rsidRDefault="00BE4DF3" w:rsidP="00A3233B">
      <w:pPr>
        <w:rPr>
          <w:b/>
          <w:bCs/>
          <w:color w:val="3426FF"/>
          <w:lang w:val="en-GB"/>
        </w:rPr>
      </w:pPr>
      <w:r w:rsidRPr="006322EA">
        <w:rPr>
          <w:b/>
          <w:bCs/>
          <w:color w:val="3426FF"/>
          <w:lang w:val="en-GB"/>
        </w:rPr>
        <w:t>Literaturverzeichnis</w:t>
      </w:r>
    </w:p>
    <w:p w14:paraId="7D5DFEF1" w14:textId="77777777" w:rsidR="0050553D" w:rsidRPr="006322EA" w:rsidRDefault="0050553D" w:rsidP="00A3233B">
      <w:pPr>
        <w:rPr>
          <w:b/>
          <w:bCs/>
          <w:color w:val="3426FF"/>
          <w:lang w:val="en-GB"/>
        </w:rPr>
      </w:pPr>
    </w:p>
    <w:p w14:paraId="2B5AC2A5" w14:textId="77777777" w:rsidR="00EB6636" w:rsidRPr="00EB6636" w:rsidRDefault="0050553D" w:rsidP="00EB6636">
      <w:pPr>
        <w:pStyle w:val="Bibliography"/>
        <w:spacing w:line="276" w:lineRule="auto"/>
        <w:rPr>
          <w:lang w:val="en-GB"/>
        </w:rPr>
      </w:pPr>
      <w:r>
        <w:rPr>
          <w:color w:val="3426FF"/>
        </w:rPr>
        <w:fldChar w:fldCharType="begin"/>
      </w:r>
      <w:r w:rsidRPr="0050553D">
        <w:rPr>
          <w:color w:val="3426FF"/>
          <w:lang w:val="en-GB"/>
        </w:rPr>
        <w:instrText xml:space="preserve"> ADDIN ZOTERO_BIBL {"uncited":[],"omitted":[],"custom":[]} CSL_BIBLIOGRAPHY </w:instrText>
      </w:r>
      <w:r>
        <w:rPr>
          <w:color w:val="3426FF"/>
        </w:rPr>
        <w:fldChar w:fldCharType="separate"/>
      </w:r>
      <w:r w:rsidR="00EB6636" w:rsidRPr="00EB6636">
        <w:rPr>
          <w:lang w:val="en-GB"/>
        </w:rPr>
        <w:t xml:space="preserve">Bruyneel, M., Sanida, C., Art, G., Libert, W., Cuvelier, L., Paesmans, M., Sergysels, R., &amp; Ninane, V. (2011). Sleep efficiency during sleep studies: Results of a prospective study comparing home-based and in-hospital polysomnography. </w:t>
      </w:r>
      <w:r w:rsidR="00EB6636" w:rsidRPr="00EB6636">
        <w:rPr>
          <w:i/>
          <w:iCs/>
          <w:lang w:val="en-GB"/>
        </w:rPr>
        <w:t>Journal of Sleep Research</w:t>
      </w:r>
      <w:r w:rsidR="00EB6636" w:rsidRPr="00EB6636">
        <w:rPr>
          <w:lang w:val="en-GB"/>
        </w:rPr>
        <w:t xml:space="preserve">, </w:t>
      </w:r>
      <w:r w:rsidR="00EB6636" w:rsidRPr="00EB6636">
        <w:rPr>
          <w:i/>
          <w:iCs/>
          <w:lang w:val="en-GB"/>
        </w:rPr>
        <w:t>20</w:t>
      </w:r>
      <w:r w:rsidR="00EB6636" w:rsidRPr="00EB6636">
        <w:rPr>
          <w:lang w:val="en-GB"/>
        </w:rPr>
        <w:t>(1pt2), 201–206. https://doi.org/10.1111/j.1365-2869.2010.00859.x</w:t>
      </w:r>
    </w:p>
    <w:p w14:paraId="53E9FC9F" w14:textId="77777777" w:rsidR="00EB6636" w:rsidRPr="00EB6636" w:rsidRDefault="00EB6636" w:rsidP="00EB6636">
      <w:pPr>
        <w:pStyle w:val="Bibliography"/>
        <w:spacing w:line="276" w:lineRule="auto"/>
        <w:rPr>
          <w:lang w:val="en-GB"/>
        </w:rPr>
      </w:pPr>
      <w:r w:rsidRPr="00EB6636">
        <w:rPr>
          <w:lang w:val="en-GB"/>
        </w:rPr>
        <w:t xml:space="preserve">Crick, F., &amp; Koch, C. (2003). A framework for consciousness. </w:t>
      </w:r>
      <w:r w:rsidRPr="00EB6636">
        <w:rPr>
          <w:i/>
          <w:iCs/>
          <w:lang w:val="en-GB"/>
        </w:rPr>
        <w:t>Nature Neuroscience</w:t>
      </w:r>
      <w:r w:rsidRPr="00EB6636">
        <w:rPr>
          <w:lang w:val="en-GB"/>
        </w:rPr>
        <w:t xml:space="preserve">, </w:t>
      </w:r>
      <w:r w:rsidRPr="00EB6636">
        <w:rPr>
          <w:i/>
          <w:iCs/>
          <w:lang w:val="en-GB"/>
        </w:rPr>
        <w:t>6</w:t>
      </w:r>
      <w:r w:rsidRPr="00EB6636">
        <w:rPr>
          <w:lang w:val="en-GB"/>
        </w:rPr>
        <w:t>(2), 119–126. https://doi.org/10.1038/nn0203-119</w:t>
      </w:r>
    </w:p>
    <w:p w14:paraId="528D40F1" w14:textId="77777777" w:rsidR="00EB6636" w:rsidRPr="00EB6636" w:rsidRDefault="00EB6636" w:rsidP="00EB6636">
      <w:pPr>
        <w:pStyle w:val="Bibliography"/>
        <w:spacing w:line="276" w:lineRule="auto"/>
        <w:rPr>
          <w:lang w:val="en-GB"/>
        </w:rPr>
      </w:pPr>
      <w:r w:rsidRPr="00EB6636">
        <w:t xml:space="preserve">Dowsett, J., Dieterich, M., &amp; Taylor, P. C. J. (2020). </w:t>
      </w:r>
      <w:r w:rsidRPr="00EB6636">
        <w:rPr>
          <w:lang w:val="en-GB"/>
        </w:rPr>
        <w:t xml:space="preserve">Mobile steady-state evoked potential recording: Dissociable neural effects of real-world navigation and visual stimulation. </w:t>
      </w:r>
      <w:r w:rsidRPr="00EB6636">
        <w:rPr>
          <w:i/>
          <w:iCs/>
          <w:lang w:val="en-GB"/>
        </w:rPr>
        <w:t>Journal of Neuroscience Methods</w:t>
      </w:r>
      <w:r w:rsidRPr="00EB6636">
        <w:rPr>
          <w:lang w:val="en-GB"/>
        </w:rPr>
        <w:t xml:space="preserve">, </w:t>
      </w:r>
      <w:r w:rsidRPr="00EB6636">
        <w:rPr>
          <w:i/>
          <w:iCs/>
          <w:lang w:val="en-GB"/>
        </w:rPr>
        <w:t>332</w:t>
      </w:r>
      <w:r w:rsidRPr="00EB6636">
        <w:rPr>
          <w:lang w:val="en-GB"/>
        </w:rPr>
        <w:t>, 108540. https://doi.org/10.1016/j.jneumeth.2019.108540</w:t>
      </w:r>
    </w:p>
    <w:p w14:paraId="10014DF2" w14:textId="77777777" w:rsidR="00EB6636" w:rsidRPr="00EB6636" w:rsidRDefault="00EB6636" w:rsidP="00EB6636">
      <w:pPr>
        <w:pStyle w:val="Bibliography"/>
        <w:spacing w:line="276" w:lineRule="auto"/>
      </w:pPr>
      <w:r w:rsidRPr="00EB6636">
        <w:rPr>
          <w:lang w:val="en-GB"/>
        </w:rPr>
        <w:t xml:space="preserve">Fell, J., Axmacher, N., &amp; Haupt, S. (2010). From alpha to gamma: Electrophysiological correlates of meditation-related states of consciousness. </w:t>
      </w:r>
      <w:r w:rsidRPr="00EB6636">
        <w:rPr>
          <w:i/>
          <w:iCs/>
        </w:rPr>
        <w:t>Medical Hypotheses</w:t>
      </w:r>
      <w:r w:rsidRPr="00EB6636">
        <w:t xml:space="preserve">, </w:t>
      </w:r>
      <w:r w:rsidRPr="00EB6636">
        <w:rPr>
          <w:i/>
          <w:iCs/>
        </w:rPr>
        <w:t>75</w:t>
      </w:r>
      <w:r w:rsidRPr="00EB6636">
        <w:t>(2), 218–224. https://doi.org/10.1016/j.mehy.2010.02.025</w:t>
      </w:r>
    </w:p>
    <w:p w14:paraId="1D180213" w14:textId="77777777" w:rsidR="00EB6636" w:rsidRPr="00EB6636" w:rsidRDefault="00EB6636" w:rsidP="00EB6636">
      <w:pPr>
        <w:pStyle w:val="Bibliography"/>
        <w:spacing w:line="276" w:lineRule="auto"/>
        <w:rPr>
          <w:lang w:val="en-GB"/>
        </w:rPr>
      </w:pPr>
      <w:r w:rsidRPr="00EB6636">
        <w:t xml:space="preserve">Ferster, M. L., Lustenberger, C., &amp; Karlen, W. (2019). </w:t>
      </w:r>
      <w:r w:rsidRPr="00EB6636">
        <w:rPr>
          <w:lang w:val="en-GB"/>
        </w:rPr>
        <w:t xml:space="preserve">Configurable Mobile System for Autonomous High-Quality Sleep Monitoring and Closed-Loop Acoustic Stimulation. </w:t>
      </w:r>
      <w:r w:rsidRPr="00EB6636">
        <w:rPr>
          <w:i/>
          <w:iCs/>
          <w:lang w:val="en-GB"/>
        </w:rPr>
        <w:t>IEEE Sensors Letters</w:t>
      </w:r>
      <w:r w:rsidRPr="00EB6636">
        <w:rPr>
          <w:lang w:val="en-GB"/>
        </w:rPr>
        <w:t xml:space="preserve">, </w:t>
      </w:r>
      <w:r w:rsidRPr="00EB6636">
        <w:rPr>
          <w:i/>
          <w:iCs/>
          <w:lang w:val="en-GB"/>
        </w:rPr>
        <w:t>3</w:t>
      </w:r>
      <w:r w:rsidRPr="00EB6636">
        <w:rPr>
          <w:lang w:val="en-GB"/>
        </w:rPr>
        <w:t>(5), 1–4. https://doi.org/10.1109/LSENS.2019.2914425</w:t>
      </w:r>
    </w:p>
    <w:p w14:paraId="3D145F7B" w14:textId="77777777" w:rsidR="00EB6636" w:rsidRPr="00EB6636" w:rsidRDefault="00EB6636" w:rsidP="00EB6636">
      <w:pPr>
        <w:pStyle w:val="Bibliography"/>
        <w:spacing w:line="276" w:lineRule="auto"/>
        <w:rPr>
          <w:lang w:val="en-GB"/>
        </w:rPr>
      </w:pPr>
      <w:r w:rsidRPr="00EB6636">
        <w:rPr>
          <w:lang w:val="en-GB"/>
        </w:rPr>
        <w:t xml:space="preserve">Figueiro, M. G., Sloane, P. D., Ward, K., Reed, D., Zimmerman, S., Preisser, J. S., Garg, S., &amp; Wretman, C. J. (2018). Impact of an Individually Tailored Light Mask on Sleep Parameters in Older Adults with Advanced Phase Sleep Disorder. </w:t>
      </w:r>
      <w:r w:rsidRPr="00EB6636">
        <w:rPr>
          <w:i/>
          <w:iCs/>
          <w:lang w:val="en-GB"/>
        </w:rPr>
        <w:t>Behavioral Sleep Medicine</w:t>
      </w:r>
      <w:r w:rsidRPr="00EB6636">
        <w:rPr>
          <w:lang w:val="en-GB"/>
        </w:rPr>
        <w:t>, 1–15. https://doi.org/10.1080/15402002.2018.1557189</w:t>
      </w:r>
    </w:p>
    <w:p w14:paraId="519FBD96" w14:textId="77777777" w:rsidR="00EB6636" w:rsidRPr="00EB6636" w:rsidRDefault="00EB6636" w:rsidP="00EB6636">
      <w:pPr>
        <w:pStyle w:val="Bibliography"/>
        <w:spacing w:line="276" w:lineRule="auto"/>
        <w:rPr>
          <w:lang w:val="en-GB"/>
        </w:rPr>
      </w:pPr>
      <w:r w:rsidRPr="00EB6636">
        <w:rPr>
          <w:lang w:val="en-GB"/>
        </w:rPr>
        <w:t xml:space="preserve">Geyer, T., Mueller, H. J., Assumpcao, L., &amp; Gais, S. (2013). Sleep-Effects on Implicit and Explicit Memory in Repeated Visual Search. </w:t>
      </w:r>
      <w:r w:rsidRPr="00EB6636">
        <w:rPr>
          <w:i/>
          <w:iCs/>
          <w:lang w:val="en-GB"/>
        </w:rPr>
        <w:t>PLOS ONE</w:t>
      </w:r>
      <w:r w:rsidRPr="00EB6636">
        <w:rPr>
          <w:lang w:val="en-GB"/>
        </w:rPr>
        <w:t xml:space="preserve">, </w:t>
      </w:r>
      <w:r w:rsidRPr="00EB6636">
        <w:rPr>
          <w:i/>
          <w:iCs/>
          <w:lang w:val="en-GB"/>
        </w:rPr>
        <w:t>8</w:t>
      </w:r>
      <w:r w:rsidRPr="00EB6636">
        <w:rPr>
          <w:lang w:val="en-GB"/>
        </w:rPr>
        <w:t>(8), e69953. https://doi.org/10.1371/journal.pone.0069953</w:t>
      </w:r>
    </w:p>
    <w:p w14:paraId="7838FD67" w14:textId="77777777" w:rsidR="00EB6636" w:rsidRPr="00EB6636" w:rsidRDefault="00EB6636" w:rsidP="00EB6636">
      <w:pPr>
        <w:pStyle w:val="Bibliography"/>
        <w:spacing w:line="276" w:lineRule="auto"/>
        <w:rPr>
          <w:lang w:val="en-GB"/>
        </w:rPr>
      </w:pPr>
      <w:r w:rsidRPr="00EB6636">
        <w:rPr>
          <w:lang w:val="en-GB"/>
        </w:rPr>
        <w:t xml:space="preserve">Murphy, M., Bruno, M.-A., Riedner, B. A., Boveroux, P., Noirhomme, Q., Landsness, E. C., Brichant, J.-F., Phillips, C., Massimini, M., Laureys, S., Tononi, G., &amp; Boly, M. (2011). Propofol Anesthesia and Sleep: A High-Density EEG Study. </w:t>
      </w:r>
      <w:r w:rsidRPr="00EB6636">
        <w:rPr>
          <w:i/>
          <w:iCs/>
          <w:lang w:val="en-GB"/>
        </w:rPr>
        <w:t>Sleep</w:t>
      </w:r>
      <w:r w:rsidRPr="00EB6636">
        <w:rPr>
          <w:lang w:val="en-GB"/>
        </w:rPr>
        <w:t xml:space="preserve">, </w:t>
      </w:r>
      <w:r w:rsidRPr="00EB6636">
        <w:rPr>
          <w:i/>
          <w:iCs/>
          <w:lang w:val="en-GB"/>
        </w:rPr>
        <w:t>34</w:t>
      </w:r>
      <w:r w:rsidRPr="00EB6636">
        <w:rPr>
          <w:lang w:val="en-GB"/>
        </w:rPr>
        <w:t>(3), 283–291. https://doi.org/10.1093/sleep/34.3.283</w:t>
      </w:r>
    </w:p>
    <w:p w14:paraId="3D5E576C" w14:textId="77777777" w:rsidR="00EB6636" w:rsidRPr="00EB6636" w:rsidRDefault="00EB6636" w:rsidP="00EB6636">
      <w:pPr>
        <w:pStyle w:val="Bibliography"/>
        <w:spacing w:line="276" w:lineRule="auto"/>
        <w:rPr>
          <w:lang w:val="fr-FR"/>
        </w:rPr>
      </w:pPr>
      <w:r w:rsidRPr="00EB6636">
        <w:rPr>
          <w:lang w:val="en-GB"/>
        </w:rPr>
        <w:lastRenderedPageBreak/>
        <w:t xml:space="preserve">Okusa, T., &amp; Kakigi, R. (2002). Structure of visual evoked magnetic field during sleep in humans. </w:t>
      </w:r>
      <w:r w:rsidRPr="00EB6636">
        <w:rPr>
          <w:i/>
          <w:iCs/>
          <w:lang w:val="fr-FR"/>
        </w:rPr>
        <w:t>Neuroscience Letters</w:t>
      </w:r>
      <w:r w:rsidRPr="00EB6636">
        <w:rPr>
          <w:lang w:val="fr-FR"/>
        </w:rPr>
        <w:t xml:space="preserve">, </w:t>
      </w:r>
      <w:r w:rsidRPr="00EB6636">
        <w:rPr>
          <w:i/>
          <w:iCs/>
          <w:lang w:val="fr-FR"/>
        </w:rPr>
        <w:t>328</w:t>
      </w:r>
      <w:r w:rsidRPr="00EB6636">
        <w:rPr>
          <w:lang w:val="fr-FR"/>
        </w:rPr>
        <w:t>(2), 113–116. https://doi.org/10.1016/S0304-3940(02)00480-9</w:t>
      </w:r>
    </w:p>
    <w:p w14:paraId="674C9F93" w14:textId="77777777" w:rsidR="00EB6636" w:rsidRPr="00EB6636" w:rsidRDefault="00EB6636" w:rsidP="00EB6636">
      <w:pPr>
        <w:pStyle w:val="Bibliography"/>
        <w:spacing w:line="276" w:lineRule="auto"/>
        <w:rPr>
          <w:lang w:val="en-GB"/>
        </w:rPr>
      </w:pPr>
      <w:r w:rsidRPr="00EB6636">
        <w:rPr>
          <w:lang w:val="fr-FR"/>
        </w:rPr>
        <w:t xml:space="preserve">Sahin, L., &amp; Figueiro, M. G. (2020). </w:t>
      </w:r>
      <w:r w:rsidRPr="00EB6636">
        <w:rPr>
          <w:lang w:val="en-GB"/>
        </w:rPr>
        <w:t xml:space="preserve">Flickering red-light stimulus for promoting coherent 40 Hz neural oscillation: A feasibility study. </w:t>
      </w:r>
      <w:r w:rsidRPr="00EB6636">
        <w:rPr>
          <w:i/>
          <w:iCs/>
          <w:lang w:val="en-GB"/>
        </w:rPr>
        <w:t>Journal of Alzheimer’s Disease : JAD</w:t>
      </w:r>
      <w:r w:rsidRPr="00EB6636">
        <w:rPr>
          <w:lang w:val="en-GB"/>
        </w:rPr>
        <w:t xml:space="preserve">, </w:t>
      </w:r>
      <w:r w:rsidRPr="00EB6636">
        <w:rPr>
          <w:i/>
          <w:iCs/>
          <w:lang w:val="en-GB"/>
        </w:rPr>
        <w:t>75</w:t>
      </w:r>
      <w:r w:rsidRPr="00EB6636">
        <w:rPr>
          <w:lang w:val="en-GB"/>
        </w:rPr>
        <w:t>(3), 911–921. https://doi.org/10.3233/JAD-200179</w:t>
      </w:r>
    </w:p>
    <w:p w14:paraId="0192C656" w14:textId="77777777" w:rsidR="00EB6636" w:rsidRPr="00EB6636" w:rsidRDefault="00EB6636" w:rsidP="00EB6636">
      <w:pPr>
        <w:pStyle w:val="Bibliography"/>
        <w:spacing w:line="276" w:lineRule="auto"/>
        <w:rPr>
          <w:lang w:val="en-GB"/>
        </w:rPr>
      </w:pPr>
      <w:r w:rsidRPr="00EB6636">
        <w:rPr>
          <w:lang w:val="en-GB"/>
        </w:rPr>
        <w:t xml:space="preserve">Sahni, J. N., Czanner, G., Gutu, T., Taylor, S. A., Bennett, K. M., Wuerger, S. M., Grierson, I., Murray-Dunning, C., Holland, M. N., &amp; Harding, S. P. (2017). Safety and acceptability of an organic light-emitting diode sleep mask as a potential therapy for retinal disease. </w:t>
      </w:r>
      <w:r w:rsidRPr="00EB6636">
        <w:rPr>
          <w:i/>
          <w:iCs/>
          <w:lang w:val="en-GB"/>
        </w:rPr>
        <w:t>Eye</w:t>
      </w:r>
      <w:r w:rsidRPr="00EB6636">
        <w:rPr>
          <w:lang w:val="en-GB"/>
        </w:rPr>
        <w:t xml:space="preserve">, </w:t>
      </w:r>
      <w:r w:rsidRPr="00EB6636">
        <w:rPr>
          <w:i/>
          <w:iCs/>
          <w:lang w:val="en-GB"/>
        </w:rPr>
        <w:t>31</w:t>
      </w:r>
      <w:r w:rsidRPr="00EB6636">
        <w:rPr>
          <w:lang w:val="en-GB"/>
        </w:rPr>
        <w:t>(1), 97–106. https://doi.org/10.1038/eye.2016.259</w:t>
      </w:r>
    </w:p>
    <w:p w14:paraId="76CF9559" w14:textId="77777777" w:rsidR="00EB6636" w:rsidRPr="00EB6636" w:rsidRDefault="00EB6636" w:rsidP="00EB6636">
      <w:pPr>
        <w:pStyle w:val="Bibliography"/>
        <w:spacing w:line="276" w:lineRule="auto"/>
        <w:rPr>
          <w:lang w:val="en-GB"/>
        </w:rPr>
      </w:pPr>
      <w:r w:rsidRPr="00EB6636">
        <w:rPr>
          <w:lang w:val="en-GB"/>
        </w:rPr>
        <w:t xml:space="preserve">Sharon, O., &amp; Nir, Y. (2018). Attenuated Fast Steady-State Visual Evoked Potentials During Human Sleep. </w:t>
      </w:r>
      <w:r w:rsidRPr="00EB6636">
        <w:rPr>
          <w:i/>
          <w:iCs/>
          <w:lang w:val="en-GB"/>
        </w:rPr>
        <w:t>Cerebral Cortex (New York, N.Y.: 1991)</w:t>
      </w:r>
      <w:r w:rsidRPr="00EB6636">
        <w:rPr>
          <w:lang w:val="en-GB"/>
        </w:rPr>
        <w:t xml:space="preserve">, </w:t>
      </w:r>
      <w:r w:rsidRPr="00EB6636">
        <w:rPr>
          <w:i/>
          <w:iCs/>
          <w:lang w:val="en-GB"/>
        </w:rPr>
        <w:t>28</w:t>
      </w:r>
      <w:r w:rsidRPr="00EB6636">
        <w:rPr>
          <w:lang w:val="en-GB"/>
        </w:rPr>
        <w:t>(4), 1297–1311. https://doi.org/10.1093/cercor/bhx043</w:t>
      </w:r>
    </w:p>
    <w:p w14:paraId="14A17BCF" w14:textId="77777777" w:rsidR="00EB6636" w:rsidRPr="00EB6636" w:rsidRDefault="00EB6636" w:rsidP="00EB6636">
      <w:pPr>
        <w:pStyle w:val="Bibliography"/>
        <w:spacing w:line="276" w:lineRule="auto"/>
        <w:rPr>
          <w:lang w:val="en-GB"/>
        </w:rPr>
      </w:pPr>
      <w:r w:rsidRPr="00EB6636">
        <w:rPr>
          <w:lang w:val="fr-FR"/>
        </w:rPr>
        <w:t xml:space="preserve">Sifuentes-Ortega, R., Lenc, T., Nozaradan, S., &amp; Peigneux, P. (2021). </w:t>
      </w:r>
      <w:r w:rsidRPr="00EB6636">
        <w:rPr>
          <w:lang w:val="en-GB"/>
        </w:rPr>
        <w:t xml:space="preserve">Partially Preserved Processing of Musical Rhythms in REM but Not in NREM Sleep. </w:t>
      </w:r>
      <w:r w:rsidRPr="00EB6636">
        <w:rPr>
          <w:i/>
          <w:iCs/>
          <w:lang w:val="en-GB"/>
        </w:rPr>
        <w:t>Cerebral Cortex</w:t>
      </w:r>
      <w:r w:rsidRPr="00EB6636">
        <w:rPr>
          <w:lang w:val="en-GB"/>
        </w:rPr>
        <w:t>, bhab303. https://doi.org/10.1093/cercor/bhab303</w:t>
      </w:r>
    </w:p>
    <w:p w14:paraId="1217789D" w14:textId="77777777" w:rsidR="00EB6636" w:rsidRPr="00EB6636" w:rsidRDefault="00EB6636" w:rsidP="00EB6636">
      <w:pPr>
        <w:pStyle w:val="Bibliography"/>
        <w:spacing w:line="276" w:lineRule="auto"/>
        <w:rPr>
          <w:lang w:val="en-GB"/>
        </w:rPr>
      </w:pPr>
      <w:r w:rsidRPr="00EB6636">
        <w:rPr>
          <w:lang w:val="en-GB"/>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EB6636">
        <w:rPr>
          <w:i/>
          <w:iCs/>
          <w:lang w:val="en-GB"/>
        </w:rPr>
        <w:t>The Lancet Diabetes &amp; Endocrinology</w:t>
      </w:r>
      <w:r w:rsidRPr="00EB6636">
        <w:rPr>
          <w:lang w:val="en-GB"/>
        </w:rPr>
        <w:t xml:space="preserve">, </w:t>
      </w:r>
      <w:r w:rsidRPr="00EB6636">
        <w:rPr>
          <w:i/>
          <w:iCs/>
          <w:lang w:val="en-GB"/>
        </w:rPr>
        <w:t>6</w:t>
      </w:r>
      <w:r w:rsidRPr="00EB6636">
        <w:rPr>
          <w:lang w:val="en-GB"/>
        </w:rPr>
        <w:t>(5), 382–391. https://doi.org/10.1016/S2213-8587(18)30036-6</w:t>
      </w:r>
    </w:p>
    <w:p w14:paraId="297ACC4B" w14:textId="77777777" w:rsidR="00EB6636" w:rsidRPr="00EB6636" w:rsidRDefault="00EB6636" w:rsidP="00EB6636">
      <w:pPr>
        <w:pStyle w:val="Bibliography"/>
        <w:spacing w:line="276" w:lineRule="auto"/>
        <w:rPr>
          <w:lang w:val="en-GB"/>
        </w:rPr>
      </w:pPr>
      <w:r w:rsidRPr="00EB6636">
        <w:rPr>
          <w:lang w:val="en-GB"/>
        </w:rPr>
        <w:t xml:space="preserve">Vialatte, F.-B., Maurice, M., Dauwels, J., &amp; Cichocki, A. (2010). Steady-state visually evoked potentials: Focus on essential paradigms and future perspectives. </w:t>
      </w:r>
      <w:r w:rsidRPr="00EB6636">
        <w:rPr>
          <w:i/>
          <w:iCs/>
          <w:lang w:val="en-GB"/>
        </w:rPr>
        <w:t>Progress in Neurobiology</w:t>
      </w:r>
      <w:r w:rsidRPr="00EB6636">
        <w:rPr>
          <w:lang w:val="en-GB"/>
        </w:rPr>
        <w:t xml:space="preserve">, </w:t>
      </w:r>
      <w:r w:rsidRPr="00EB6636">
        <w:rPr>
          <w:i/>
          <w:iCs/>
          <w:lang w:val="en-GB"/>
        </w:rPr>
        <w:t>90</w:t>
      </w:r>
      <w:r w:rsidRPr="00EB6636">
        <w:rPr>
          <w:lang w:val="en-GB"/>
        </w:rPr>
        <w:t>(4), 418–438. https://doi.org/10.1016/j.pneurobio.2009.11.005</w:t>
      </w:r>
    </w:p>
    <w:p w14:paraId="66FC27FE" w14:textId="77777777" w:rsidR="00EB6636" w:rsidRPr="00EB6636" w:rsidRDefault="00EB6636" w:rsidP="00EB6636">
      <w:pPr>
        <w:pStyle w:val="Bibliography"/>
        <w:spacing w:line="276" w:lineRule="auto"/>
        <w:rPr>
          <w:lang w:val="en-GB"/>
        </w:rPr>
      </w:pPr>
      <w:r w:rsidRPr="00EB6636">
        <w:rPr>
          <w:lang w:val="en-GB"/>
        </w:rPr>
        <w:t xml:space="preserve">Vij, N., Zuobin, W., Björnsdotter, M., Dauwels, J., &amp; Vialatte, F. B. (2013). A multimodal approach to analysis of steady state visually evoked potentials. </w:t>
      </w:r>
      <w:r w:rsidRPr="00EB6636">
        <w:rPr>
          <w:i/>
          <w:iCs/>
          <w:lang w:val="en-GB"/>
        </w:rPr>
        <w:t>2013 IEEE Symposium on Computational Intelligence in Bioinformatics and Computational Biology (CIBCB)</w:t>
      </w:r>
      <w:r w:rsidRPr="00EB6636">
        <w:rPr>
          <w:lang w:val="en-GB"/>
        </w:rPr>
        <w:t>, 183–188. https://doi.org/10.1109/CIBCB.2013.6595406</w:t>
      </w:r>
    </w:p>
    <w:p w14:paraId="729737CD" w14:textId="77777777" w:rsidR="00EB6636" w:rsidRPr="00EB6636" w:rsidRDefault="00EB6636" w:rsidP="00EB6636">
      <w:pPr>
        <w:pStyle w:val="Bibliography"/>
        <w:spacing w:line="276" w:lineRule="auto"/>
      </w:pPr>
      <w:r w:rsidRPr="00EB6636">
        <w:t xml:space="preserve">Voss, U., Holzmann, R., Hobson, A., Paulus, W., Koppehele-Gossel, J., Klimke, A., &amp; Nitsche, M. A. (2014). </w:t>
      </w:r>
      <w:r w:rsidRPr="00EB6636">
        <w:rPr>
          <w:lang w:val="en-GB"/>
        </w:rPr>
        <w:t xml:space="preserve">Induction of self awareness in dreams through frontal low current stimulation of gamma activity. </w:t>
      </w:r>
      <w:r w:rsidRPr="00EB6636">
        <w:rPr>
          <w:i/>
          <w:iCs/>
        </w:rPr>
        <w:t>Nature Neuroscience</w:t>
      </w:r>
      <w:r w:rsidRPr="00EB6636">
        <w:t xml:space="preserve">, </w:t>
      </w:r>
      <w:r w:rsidRPr="00EB6636">
        <w:rPr>
          <w:i/>
          <w:iCs/>
        </w:rPr>
        <w:t>17</w:t>
      </w:r>
      <w:r w:rsidRPr="00EB6636">
        <w:t>(6), 810–812. https://doi.org/10.1038/nn.3719</w:t>
      </w:r>
    </w:p>
    <w:p w14:paraId="1E77D3D6" w14:textId="1C070D19" w:rsidR="0050553D" w:rsidRPr="0050553D" w:rsidRDefault="0050553D" w:rsidP="00EB6636">
      <w:pPr>
        <w:spacing w:line="276" w:lineRule="auto"/>
        <w:rPr>
          <w:color w:val="3426FF"/>
        </w:rPr>
      </w:pPr>
      <w:r>
        <w:rPr>
          <w:color w:val="3426FF"/>
        </w:rPr>
        <w:fldChar w:fldCharType="end"/>
      </w:r>
    </w:p>
    <w:p w14:paraId="480F2128" w14:textId="77777777" w:rsidR="00A3233B" w:rsidRDefault="00A3233B" w:rsidP="00A3233B"/>
    <w:p w14:paraId="7FEB6036" w14:textId="1D7DEE0D" w:rsidR="0050553D" w:rsidRDefault="00A01892" w:rsidP="0050553D">
      <w:pPr>
        <w:jc w:val="right"/>
      </w:pPr>
      <w:r>
        <w:br w:type="column"/>
      </w:r>
      <w:r w:rsidR="0050553D">
        <w:rPr>
          <w:rFonts w:ascii="Calibri" w:hAnsi="Calibri" w:cs="Calibri"/>
          <w:noProof/>
          <w:szCs w:val="24"/>
        </w:rPr>
        <w:lastRenderedPageBreak/>
        <w:drawing>
          <wp:anchor distT="0" distB="0" distL="114300" distR="114300" simplePos="0" relativeHeight="251659264" behindDoc="0" locked="0" layoutInCell="1" allowOverlap="1" wp14:anchorId="7A587B66" wp14:editId="09493381">
            <wp:simplePos x="0" y="0"/>
            <wp:positionH relativeFrom="column">
              <wp:posOffset>54610</wp:posOffset>
            </wp:positionH>
            <wp:positionV relativeFrom="paragraph">
              <wp:posOffset>0</wp:posOffset>
            </wp:positionV>
            <wp:extent cx="2072640" cy="997585"/>
            <wp:effectExtent l="0" t="0" r="3810" b="0"/>
            <wp:wrapSquare wrapText="bothSides"/>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0050553D">
        <w:t>Exp. Psychology, Fakultät 11, LMU München</w:t>
      </w:r>
    </w:p>
    <w:p w14:paraId="03D6E9A9" w14:textId="5C3F793A" w:rsidR="0050553D" w:rsidRDefault="00902E24" w:rsidP="0050553D">
      <w:pPr>
        <w:jc w:val="right"/>
      </w:pPr>
      <w:r>
        <w:t xml:space="preserve">Dr. </w:t>
      </w:r>
      <w:r w:rsidR="0050553D">
        <w:t>Paul Taylor</w:t>
      </w:r>
    </w:p>
    <w:p w14:paraId="0A1A8A07" w14:textId="77777777" w:rsidR="00144A92" w:rsidRDefault="00144A92" w:rsidP="0050553D">
      <w:pPr>
        <w:jc w:val="right"/>
      </w:pPr>
    </w:p>
    <w:p w14:paraId="66CEBD8D" w14:textId="2A0DB20A" w:rsidR="0050553D" w:rsidRDefault="0050553D" w:rsidP="0050553D">
      <w:pPr>
        <w:jc w:val="right"/>
      </w:pPr>
      <w:r>
        <w:t>Ansprechpartner für eventuelle Rückfragen:</w:t>
      </w:r>
    </w:p>
    <w:p w14:paraId="244ABD2A" w14:textId="2A7FC1DF" w:rsidR="0050553D" w:rsidRDefault="00144A92" w:rsidP="0050553D">
      <w:pPr>
        <w:jc w:val="right"/>
      </w:pPr>
      <w:r>
        <w:t xml:space="preserve">Dr. </w:t>
      </w:r>
      <w:r w:rsidR="0050553D">
        <w:t>Paul Taylor</w:t>
      </w:r>
    </w:p>
    <w:p w14:paraId="023D484E" w14:textId="08822F57" w:rsidR="004A4C2C" w:rsidRDefault="004A4C2C" w:rsidP="0050553D">
      <w:pPr>
        <w:jc w:val="right"/>
      </w:pPr>
      <w:r w:rsidRPr="004A4C2C">
        <w:rPr>
          <w:highlight w:val="yellow"/>
        </w:rPr>
        <w:t>paul.taylor@psy.lmu.de</w:t>
      </w:r>
    </w:p>
    <w:p w14:paraId="531441AF" w14:textId="592C4ED4" w:rsidR="00F448B8" w:rsidRDefault="0050553D" w:rsidP="0050553D">
      <w:pPr>
        <w:jc w:val="right"/>
      </w:pPr>
      <w:r>
        <w:t xml:space="preserve">Telefon: </w:t>
      </w:r>
      <w:r w:rsidRPr="0050553D">
        <w:t>+49 (89) / 2180 6302</w:t>
      </w:r>
    </w:p>
    <w:p w14:paraId="13D8F741" w14:textId="69967266" w:rsidR="00C7538F" w:rsidRDefault="00C7538F" w:rsidP="0050553D">
      <w:pPr>
        <w:jc w:val="right"/>
      </w:pPr>
    </w:p>
    <w:p w14:paraId="4BAF96EF" w14:textId="2A3E2D89" w:rsidR="00C7538F" w:rsidRDefault="00C7538F" w:rsidP="0050553D">
      <w:pPr>
        <w:jc w:val="right"/>
      </w:pPr>
    </w:p>
    <w:p w14:paraId="0D0EBD6B" w14:textId="77777777" w:rsidR="00C7538F" w:rsidRDefault="00C7538F" w:rsidP="00C7538F">
      <w:pPr>
        <w:spacing w:line="276" w:lineRule="auto"/>
        <w:jc w:val="center"/>
        <w:rPr>
          <w:b/>
          <w:bCs/>
          <w:sz w:val="30"/>
          <w:szCs w:val="30"/>
        </w:rPr>
      </w:pPr>
    </w:p>
    <w:p w14:paraId="3737D061" w14:textId="5C74EF57" w:rsidR="00C7538F" w:rsidRPr="00C7538F" w:rsidRDefault="00C7538F" w:rsidP="00C7538F">
      <w:pPr>
        <w:spacing w:line="276" w:lineRule="auto"/>
        <w:jc w:val="center"/>
        <w:rPr>
          <w:b/>
          <w:bCs/>
          <w:sz w:val="30"/>
          <w:szCs w:val="30"/>
        </w:rPr>
      </w:pPr>
      <w:r w:rsidRPr="00C7538F">
        <w:rPr>
          <w:b/>
          <w:bCs/>
          <w:sz w:val="30"/>
          <w:szCs w:val="30"/>
        </w:rPr>
        <w:t>Probandenaufklärung</w:t>
      </w:r>
    </w:p>
    <w:p w14:paraId="7341EC68" w14:textId="77777777" w:rsidR="00C7538F" w:rsidRPr="00C7538F" w:rsidRDefault="00C7538F" w:rsidP="00C7538F">
      <w:pPr>
        <w:spacing w:line="276" w:lineRule="auto"/>
      </w:pPr>
    </w:p>
    <w:p w14:paraId="6E835B61" w14:textId="729673EC" w:rsidR="00C7538F" w:rsidRPr="00C7538F" w:rsidRDefault="00C7538F" w:rsidP="00C7538F">
      <w:pPr>
        <w:spacing w:line="276" w:lineRule="auto"/>
        <w:rPr>
          <w:b/>
          <w:bCs/>
        </w:rPr>
      </w:pPr>
      <w:r w:rsidRPr="00C7538F">
        <w:rPr>
          <w:b/>
          <w:bCs/>
        </w:rPr>
        <w:t>1) Titel des geplanten Forschungsvorhabens</w:t>
      </w:r>
    </w:p>
    <w:p w14:paraId="405598D1" w14:textId="59F9B16C" w:rsidR="00C7538F" w:rsidRPr="00C7538F" w:rsidRDefault="00C7538F" w:rsidP="00C7538F">
      <w:pPr>
        <w:spacing w:line="276" w:lineRule="auto"/>
      </w:pPr>
      <w:r w:rsidRPr="00C7538F">
        <w:t>Untersuchung von Bewusstseinsniveaus während des Schlafs mittels visueller Flicker-Stimulation im Gamma-Bereich</w:t>
      </w:r>
      <w:r w:rsidR="00DC3110">
        <w:t>.</w:t>
      </w:r>
    </w:p>
    <w:p w14:paraId="2ED45814" w14:textId="77777777" w:rsidR="00C7538F" w:rsidRPr="00C7538F" w:rsidRDefault="00C7538F" w:rsidP="00C7538F">
      <w:pPr>
        <w:spacing w:line="276" w:lineRule="auto"/>
      </w:pPr>
    </w:p>
    <w:p w14:paraId="2343BC0D" w14:textId="77777777" w:rsidR="00C7538F" w:rsidRPr="00C7538F" w:rsidRDefault="00C7538F" w:rsidP="00C7538F">
      <w:pPr>
        <w:spacing w:line="276" w:lineRule="auto"/>
        <w:rPr>
          <w:b/>
          <w:bCs/>
        </w:rPr>
      </w:pPr>
      <w:r w:rsidRPr="00C7538F">
        <w:rPr>
          <w:b/>
          <w:bCs/>
        </w:rPr>
        <w:t>2) Überblick über den derzeitigen Stand der Forschung</w:t>
      </w:r>
    </w:p>
    <w:p w14:paraId="2E65AB06" w14:textId="5C1A446C" w:rsidR="00C7538F" w:rsidRPr="006322EA" w:rsidRDefault="006322EA" w:rsidP="00C7538F">
      <w:pPr>
        <w:spacing w:line="276" w:lineRule="auto"/>
      </w:pPr>
      <w:bookmarkStart w:id="9" w:name="_Hlk101174433"/>
      <w:r w:rsidRPr="00E13416">
        <w:rPr>
          <w:highlight w:val="yellow"/>
        </w:rPr>
        <w:t xml:space="preserve">Wenn </w:t>
      </w:r>
      <w:r w:rsidR="00A72521" w:rsidRPr="00E13416">
        <w:rPr>
          <w:highlight w:val="yellow"/>
        </w:rPr>
        <w:t>Zellen</w:t>
      </w:r>
      <w:r w:rsidRPr="00E13416">
        <w:rPr>
          <w:highlight w:val="yellow"/>
        </w:rPr>
        <w:t xml:space="preserve"> im Gehirn </w:t>
      </w:r>
      <w:r w:rsidR="00A72521" w:rsidRPr="00E13416">
        <w:rPr>
          <w:highlight w:val="yellow"/>
        </w:rPr>
        <w:t>gleichzeitig aktiv sind</w:t>
      </w:r>
      <w:r w:rsidRPr="00E13416">
        <w:rPr>
          <w:highlight w:val="yellow"/>
        </w:rPr>
        <w:t xml:space="preserve">, sind </w:t>
      </w:r>
      <w:r w:rsidR="00E30F60">
        <w:rPr>
          <w:highlight w:val="yellow"/>
        </w:rPr>
        <w:t xml:space="preserve">bestimmte </w:t>
      </w:r>
      <w:r w:rsidR="00A72521" w:rsidRPr="00E13416">
        <w:rPr>
          <w:highlight w:val="yellow"/>
        </w:rPr>
        <w:t>Aktivitätsmuster</w:t>
      </w:r>
      <w:r w:rsidRPr="00E13416">
        <w:rPr>
          <w:highlight w:val="yellow"/>
        </w:rPr>
        <w:t xml:space="preserve"> zu beobachten. Diese lassen sich gut </w:t>
      </w:r>
      <w:r w:rsidR="008E445A">
        <w:rPr>
          <w:highlight w:val="yellow"/>
        </w:rPr>
        <w:t>anhand von</w:t>
      </w:r>
      <w:r w:rsidRPr="00E13416">
        <w:rPr>
          <w:highlight w:val="yellow"/>
        </w:rPr>
        <w:t xml:space="preserve"> visueller Stimulation untersuchen, in Form von flackerndem Licht. </w:t>
      </w:r>
      <w:r w:rsidR="00B702EB" w:rsidRPr="00E13416">
        <w:rPr>
          <w:highlight w:val="yellow"/>
        </w:rPr>
        <w:t>Aktivität</w:t>
      </w:r>
      <w:r w:rsidR="002935C7" w:rsidRPr="00E13416">
        <w:rPr>
          <w:highlight w:val="yellow"/>
        </w:rPr>
        <w:t xml:space="preserve"> in einem spezifischen Bereich („Gamma“) soll laut mancher Studien mit Bewusstsein zusammenhängen. Ob entsprechende Unterschiede zwischen Wach- und Schlafzuständen zu sehen sind, </w:t>
      </w:r>
      <w:r w:rsidR="00FE786F" w:rsidRPr="00E13416">
        <w:rPr>
          <w:highlight w:val="yellow"/>
        </w:rPr>
        <w:t>steht noch zur Diskussion.</w:t>
      </w:r>
    </w:p>
    <w:bookmarkEnd w:id="9"/>
    <w:p w14:paraId="3B5125BB" w14:textId="77777777" w:rsidR="006322EA" w:rsidRPr="00C7538F" w:rsidRDefault="006322EA" w:rsidP="00C7538F">
      <w:pPr>
        <w:spacing w:line="276" w:lineRule="auto"/>
        <w:rPr>
          <w:b/>
          <w:bCs/>
        </w:rPr>
      </w:pPr>
    </w:p>
    <w:p w14:paraId="5BB66E36" w14:textId="7B499541" w:rsidR="00C7538F" w:rsidRPr="00C7538F" w:rsidRDefault="00C7538F" w:rsidP="00C7538F">
      <w:pPr>
        <w:spacing w:line="276" w:lineRule="auto"/>
        <w:rPr>
          <w:b/>
          <w:bCs/>
        </w:rPr>
      </w:pPr>
      <w:r w:rsidRPr="00C7538F">
        <w:rPr>
          <w:b/>
          <w:bCs/>
        </w:rPr>
        <w:t>3) Ziele des geplanten Forschungsvorhabens</w:t>
      </w:r>
    </w:p>
    <w:p w14:paraId="50EFC8C9" w14:textId="4C157B05" w:rsidR="00C7538F" w:rsidRPr="002E614F" w:rsidRDefault="00D97A91" w:rsidP="00C7538F">
      <w:pPr>
        <w:spacing w:line="276" w:lineRule="auto"/>
        <w:rPr>
          <w:highlight w:val="yellow"/>
        </w:rPr>
      </w:pPr>
      <w:bookmarkStart w:id="10" w:name="_Hlk101174398"/>
      <w:r w:rsidRPr="00E13416">
        <w:rPr>
          <w:highlight w:val="yellow"/>
        </w:rPr>
        <w:t xml:space="preserve">Ziel dieser Studie ist es in erster Linie </w:t>
      </w:r>
      <w:r w:rsidR="00956DF4" w:rsidRPr="00E13416">
        <w:rPr>
          <w:highlight w:val="yellow"/>
        </w:rPr>
        <w:t>zu prüfen</w:t>
      </w:r>
      <w:r w:rsidRPr="00E13416">
        <w:rPr>
          <w:highlight w:val="yellow"/>
        </w:rPr>
        <w:t xml:space="preserve">, </w:t>
      </w:r>
      <w:r w:rsidR="00956DF4" w:rsidRPr="00E13416">
        <w:rPr>
          <w:highlight w:val="yellow"/>
        </w:rPr>
        <w:t xml:space="preserve">ob </w:t>
      </w:r>
      <w:r w:rsidRPr="00E13416">
        <w:rPr>
          <w:highlight w:val="yellow"/>
        </w:rPr>
        <w:t xml:space="preserve">die eingesetzte </w:t>
      </w:r>
      <w:r w:rsidR="00C960C6">
        <w:rPr>
          <w:highlight w:val="yellow"/>
        </w:rPr>
        <w:t>Form</w:t>
      </w:r>
      <w:r w:rsidRPr="00E13416">
        <w:rPr>
          <w:highlight w:val="yellow"/>
        </w:rPr>
        <w:t xml:space="preserve"> der visuellen Stimulation während des Schlafs funktioniert.</w:t>
      </w:r>
      <w:r>
        <w:t xml:space="preserve"> </w:t>
      </w:r>
      <w:bookmarkStart w:id="11" w:name="_Hlk101174502"/>
      <w:bookmarkEnd w:id="10"/>
      <w:r w:rsidRPr="002E614F">
        <w:rPr>
          <w:highlight w:val="yellow"/>
        </w:rPr>
        <w:t xml:space="preserve">D.h., bei </w:t>
      </w:r>
      <w:r w:rsidR="00FE4FB7">
        <w:rPr>
          <w:highlight w:val="yellow"/>
        </w:rPr>
        <w:t xml:space="preserve">schwachem, </w:t>
      </w:r>
      <w:r w:rsidR="00C960C6">
        <w:rPr>
          <w:highlight w:val="yellow"/>
        </w:rPr>
        <w:t xml:space="preserve">auf bestimmte Weise </w:t>
      </w:r>
      <w:r w:rsidRPr="002E614F">
        <w:rPr>
          <w:highlight w:val="yellow"/>
        </w:rPr>
        <w:t xml:space="preserve">flackerndem Licht </w:t>
      </w:r>
      <w:r w:rsidR="00E13416" w:rsidRPr="002E614F">
        <w:rPr>
          <w:highlight w:val="yellow"/>
        </w:rPr>
        <w:t>soll</w:t>
      </w:r>
      <w:r w:rsidRPr="002E614F">
        <w:rPr>
          <w:highlight w:val="yellow"/>
        </w:rPr>
        <w:t xml:space="preserve"> die </w:t>
      </w:r>
      <w:r w:rsidR="00E13416" w:rsidRPr="002E614F">
        <w:rPr>
          <w:highlight w:val="yellow"/>
        </w:rPr>
        <w:t xml:space="preserve">Gehirnaktivität </w:t>
      </w:r>
      <w:r w:rsidR="00C960C6">
        <w:rPr>
          <w:highlight w:val="yellow"/>
        </w:rPr>
        <w:t xml:space="preserve">im Gamma Bereich </w:t>
      </w:r>
      <w:r w:rsidR="00E13416" w:rsidRPr="002E614F">
        <w:rPr>
          <w:highlight w:val="yellow"/>
        </w:rPr>
        <w:t xml:space="preserve">leicht </w:t>
      </w:r>
      <w:r w:rsidR="00336FA0">
        <w:rPr>
          <w:highlight w:val="yellow"/>
        </w:rPr>
        <w:t>verstärkt</w:t>
      </w:r>
      <w:r w:rsidR="00E13416" w:rsidRPr="002E614F">
        <w:rPr>
          <w:highlight w:val="yellow"/>
        </w:rPr>
        <w:t xml:space="preserve"> werden</w:t>
      </w:r>
      <w:r w:rsidRPr="002E614F">
        <w:rPr>
          <w:highlight w:val="yellow"/>
        </w:rPr>
        <w:t xml:space="preserve">. </w:t>
      </w:r>
    </w:p>
    <w:p w14:paraId="35FAF116" w14:textId="005CFDBE" w:rsidR="00D97A91" w:rsidRPr="00D97A91" w:rsidRDefault="00D97A91" w:rsidP="00C7538F">
      <w:pPr>
        <w:spacing w:line="276" w:lineRule="auto"/>
      </w:pPr>
      <w:r w:rsidRPr="002E614F">
        <w:rPr>
          <w:highlight w:val="yellow"/>
        </w:rPr>
        <w:t xml:space="preserve">Zweitens wollen wir untersuchen, ob der Einfluss auf die Gehirnaktivität anders ausfällt, </w:t>
      </w:r>
      <w:r w:rsidR="00C94FBF" w:rsidRPr="002E614F">
        <w:rPr>
          <w:highlight w:val="yellow"/>
        </w:rPr>
        <w:t xml:space="preserve">abhängig vom Wach- oder Schlafzustand. </w:t>
      </w:r>
      <w:r w:rsidR="00F022F6" w:rsidRPr="002E614F">
        <w:rPr>
          <w:highlight w:val="yellow"/>
        </w:rPr>
        <w:t xml:space="preserve">Diese messen wir mittels Elektroenzephalogramm (EEG). </w:t>
      </w:r>
      <w:r w:rsidR="00C94FBF" w:rsidRPr="002E614F">
        <w:rPr>
          <w:highlight w:val="yellow"/>
        </w:rPr>
        <w:t xml:space="preserve">Wenn ja, deutet dies </w:t>
      </w:r>
      <w:r w:rsidR="000B6284" w:rsidRPr="002E614F">
        <w:rPr>
          <w:highlight w:val="yellow"/>
        </w:rPr>
        <w:t xml:space="preserve">eventuell </w:t>
      </w:r>
      <w:r w:rsidR="00C94FBF" w:rsidRPr="002E614F">
        <w:rPr>
          <w:highlight w:val="yellow"/>
        </w:rPr>
        <w:t xml:space="preserve">auf einen Zusammenhang zwischen Gamma </w:t>
      </w:r>
      <w:r w:rsidR="00866BC6" w:rsidRPr="002E614F">
        <w:rPr>
          <w:highlight w:val="yellow"/>
        </w:rPr>
        <w:t>Aktivität</w:t>
      </w:r>
      <w:r w:rsidR="00C94FBF" w:rsidRPr="002E614F">
        <w:rPr>
          <w:highlight w:val="yellow"/>
        </w:rPr>
        <w:t xml:space="preserve"> und Bewusstsein.</w:t>
      </w:r>
    </w:p>
    <w:bookmarkEnd w:id="11"/>
    <w:p w14:paraId="2E3520BD" w14:textId="77777777" w:rsidR="00D97A91" w:rsidRPr="00C7538F" w:rsidRDefault="00D97A91" w:rsidP="00C7538F">
      <w:pPr>
        <w:spacing w:line="276" w:lineRule="auto"/>
        <w:rPr>
          <w:b/>
          <w:bCs/>
        </w:rPr>
      </w:pPr>
    </w:p>
    <w:p w14:paraId="27BF0FFD" w14:textId="5802EE9B" w:rsidR="00C7538F" w:rsidRPr="00C7538F" w:rsidRDefault="00C7538F" w:rsidP="00C7538F">
      <w:pPr>
        <w:spacing w:line="276" w:lineRule="auto"/>
        <w:rPr>
          <w:b/>
          <w:bCs/>
        </w:rPr>
      </w:pPr>
      <w:r w:rsidRPr="00C7538F">
        <w:rPr>
          <w:b/>
          <w:bCs/>
        </w:rPr>
        <w:t>4) Erläuterung des Studiendesigns</w:t>
      </w:r>
    </w:p>
    <w:p w14:paraId="02AF4957" w14:textId="1E9CAB08" w:rsidR="008B4B45" w:rsidRDefault="00561D57" w:rsidP="00C7538F">
      <w:pPr>
        <w:spacing w:line="276" w:lineRule="auto"/>
      </w:pPr>
      <w:bookmarkStart w:id="12" w:name="_Hlk101941967"/>
      <w:r w:rsidRPr="00AC7D57">
        <w:rPr>
          <w:highlight w:val="yellow"/>
        </w:rPr>
        <w:t xml:space="preserve">Die visuelle Flicker-Stimulation </w:t>
      </w:r>
      <w:r w:rsidR="00BC3122">
        <w:rPr>
          <w:highlight w:val="yellow"/>
        </w:rPr>
        <w:t xml:space="preserve">wird mit </w:t>
      </w:r>
      <w:r w:rsidRPr="00AC7D57">
        <w:rPr>
          <w:highlight w:val="yellow"/>
        </w:rPr>
        <w:t xml:space="preserve">einer Schlafmaske mit eingebauten </w:t>
      </w:r>
      <w:r w:rsidR="00AC7D57" w:rsidRPr="00AC7D57">
        <w:rPr>
          <w:highlight w:val="yellow"/>
        </w:rPr>
        <w:t>LED-Lichtern</w:t>
      </w:r>
      <w:r w:rsidRPr="00AC7D57">
        <w:rPr>
          <w:highlight w:val="yellow"/>
        </w:rPr>
        <w:t xml:space="preserve"> </w:t>
      </w:r>
      <w:r w:rsidR="00BC3122">
        <w:rPr>
          <w:highlight w:val="yellow"/>
        </w:rPr>
        <w:t>durchgeführt</w:t>
      </w:r>
      <w:r w:rsidRPr="00AC7D57">
        <w:rPr>
          <w:highlight w:val="yellow"/>
        </w:rPr>
        <w:t xml:space="preserve">. Sie wurde so entwickelt, dass das Flickern </w:t>
      </w:r>
      <w:r w:rsidR="00501A07" w:rsidRPr="00AC7D57">
        <w:rPr>
          <w:highlight w:val="yellow"/>
        </w:rPr>
        <w:t>mit</w:t>
      </w:r>
      <w:r w:rsidRPr="00AC7D57">
        <w:rPr>
          <w:highlight w:val="yellow"/>
        </w:rPr>
        <w:t xml:space="preserve"> einer geringen </w:t>
      </w:r>
      <w:r w:rsidR="008F025B" w:rsidRPr="00AC7D57">
        <w:rPr>
          <w:highlight w:val="yellow"/>
        </w:rPr>
        <w:t>Helligkeit</w:t>
      </w:r>
      <w:r w:rsidRPr="00AC7D57">
        <w:rPr>
          <w:highlight w:val="yellow"/>
        </w:rPr>
        <w:t xml:space="preserve"> </w:t>
      </w:r>
      <w:r w:rsidR="00572DFA" w:rsidRPr="00AC7D57">
        <w:rPr>
          <w:highlight w:val="yellow"/>
        </w:rPr>
        <w:t>beim Schlaf nicht stören soll.</w:t>
      </w:r>
      <w:r w:rsidR="00572DFA">
        <w:t xml:space="preserve"> </w:t>
      </w:r>
      <w:bookmarkEnd w:id="12"/>
      <w:r w:rsidR="00F022F6">
        <w:t xml:space="preserve">Bevor Probanden schlafen gehen, </w:t>
      </w:r>
      <w:r w:rsidR="00F73B25">
        <w:t>werden</w:t>
      </w:r>
      <w:r w:rsidR="00F022F6">
        <w:t xml:space="preserve"> das mobile </w:t>
      </w:r>
      <w:r w:rsidR="00F11244">
        <w:t>EEG-Gerät</w:t>
      </w:r>
      <w:r w:rsidR="00F73B25">
        <w:t xml:space="preserve"> und die Schlafmaske angebracht.</w:t>
      </w:r>
      <w:r w:rsidR="00F11244">
        <w:t xml:space="preserve"> Das EEG wird sowohl im Wachzustand als auch während des Schlafs aufgezeichnet</w:t>
      </w:r>
      <w:r w:rsidR="004F3BB5">
        <w:t xml:space="preserve">, mit und ohne visuelle Stimulation. </w:t>
      </w:r>
      <w:r w:rsidR="00014C29">
        <w:t>In einer Nacht wird die Schlafmaske angebracht, ohne dass die LEDs angemacht werden; in einer anderen Nacht flackern die LEDs an manchen Zeitpunkten</w:t>
      </w:r>
      <w:r w:rsidR="00312F55">
        <w:t xml:space="preserve">, über </w:t>
      </w:r>
      <w:r w:rsidR="00E51962">
        <w:t>wenige</w:t>
      </w:r>
      <w:r w:rsidR="00312F55">
        <w:t xml:space="preserve"> Minuten hinweg. </w:t>
      </w:r>
    </w:p>
    <w:p w14:paraId="03889FBB" w14:textId="01A0074D" w:rsidR="00C7538F" w:rsidRPr="00F60C92" w:rsidRDefault="008B4B45" w:rsidP="00C7538F">
      <w:pPr>
        <w:spacing w:line="276" w:lineRule="auto"/>
      </w:pPr>
      <w:r>
        <w:t xml:space="preserve">Probanden müssen keine spezifische Aufgabe bearbeiten und sind nicht in ihrer Bewegung eingeschränkt. </w:t>
      </w:r>
      <w:r w:rsidR="00A33A67">
        <w:t>Das Experiment kann jederzeit pausiert oder bei Bedarf abgebrochen werden.</w:t>
      </w:r>
      <w:r w:rsidR="00014C29">
        <w:t xml:space="preserve"> </w:t>
      </w:r>
      <w:r w:rsidR="005A1868">
        <w:t>Das Experiment findet bei den Probanden zuhause statt, um einen Einfluss auf die übliche Schlafroutine zu minimieren</w:t>
      </w:r>
      <w:r w:rsidR="003B431D">
        <w:t xml:space="preserve"> und den Schlaf in der gewohnten Umgebung zu </w:t>
      </w:r>
      <w:r w:rsidR="00543885">
        <w:t>ermöglichen</w:t>
      </w:r>
      <w:r w:rsidR="003B431D">
        <w:t>.</w:t>
      </w:r>
    </w:p>
    <w:p w14:paraId="780F4DC4" w14:textId="77777777" w:rsidR="00F60C92" w:rsidRPr="00C7538F" w:rsidRDefault="00F60C92" w:rsidP="00C7538F">
      <w:pPr>
        <w:spacing w:line="276" w:lineRule="auto"/>
        <w:rPr>
          <w:b/>
          <w:bCs/>
        </w:rPr>
      </w:pPr>
    </w:p>
    <w:p w14:paraId="49983338" w14:textId="1565A4FC" w:rsidR="00C7538F" w:rsidRPr="00C7538F" w:rsidRDefault="00C7538F" w:rsidP="00C7538F">
      <w:pPr>
        <w:spacing w:line="276" w:lineRule="auto"/>
        <w:rPr>
          <w:b/>
          <w:bCs/>
        </w:rPr>
      </w:pPr>
      <w:r w:rsidRPr="00C7538F">
        <w:rPr>
          <w:b/>
          <w:bCs/>
        </w:rPr>
        <w:t>5) Durchführung des Forschungsvorhabens</w:t>
      </w:r>
    </w:p>
    <w:p w14:paraId="77770912" w14:textId="09FADE7A" w:rsidR="00C7538F" w:rsidRDefault="0098579E" w:rsidP="00C7538F">
      <w:pPr>
        <w:spacing w:line="276" w:lineRule="auto"/>
        <w:rPr>
          <w:i/>
          <w:iCs/>
        </w:rPr>
      </w:pPr>
      <w:r w:rsidRPr="0098579E">
        <w:rPr>
          <w:i/>
          <w:iCs/>
        </w:rPr>
        <w:t>Zeitplan (insgesamt für alle Untersuchungen)</w:t>
      </w:r>
    </w:p>
    <w:p w14:paraId="7835B101" w14:textId="33FC711A" w:rsidR="0098579E" w:rsidRDefault="0098579E" w:rsidP="00C7538F">
      <w:pPr>
        <w:spacing w:line="276" w:lineRule="auto"/>
      </w:pPr>
      <w:r>
        <w:lastRenderedPageBreak/>
        <w:t xml:space="preserve">Das Experiment erstreckt sich über mehrere Sitzungen. In mindestens einer Sitzung erfolgt die Messung ohne visuelle Stimulation, um die Gehirnaktivität im „natürlichen“ Schlaf zu messen. In mindestens einer weiteren Sitzung wird dann die Schlafmaske aktiviert, um deren Effekte zu analysieren. </w:t>
      </w:r>
      <w:r w:rsidR="0087645C">
        <w:t xml:space="preserve">Um potenzielle Datenverluste auszugleichen sind zwischen 2 und 5 Sitzungen eingeplant. </w:t>
      </w:r>
      <w:r w:rsidR="00252389">
        <w:t xml:space="preserve">Die </w:t>
      </w:r>
      <w:r w:rsidR="0087645C">
        <w:t xml:space="preserve">Untersuchung </w:t>
      </w:r>
      <w:r w:rsidR="00252389">
        <w:t xml:space="preserve">soll ca. 2 Stunden vor der Uhrzeit, an der Teilnehmende üblicherweise </w:t>
      </w:r>
      <w:r w:rsidR="00DF6040">
        <w:t>ein</w:t>
      </w:r>
      <w:r w:rsidR="00252389">
        <w:t>schlafen, beginnen</w:t>
      </w:r>
      <w:r w:rsidR="008F3311">
        <w:t>. Nach der nächtlichen Messung bzw. dem Aufwachen am Morgen ist noch ca. eine Stunde für Abbau und Fragebögen vorgesehen</w:t>
      </w:r>
      <w:r w:rsidR="00DF6040">
        <w:t xml:space="preserve"> (</w:t>
      </w:r>
      <w:r w:rsidR="007268F9">
        <w:t>z.B.,</w:t>
      </w:r>
      <w:r w:rsidR="00DF6040">
        <w:t xml:space="preserve"> wenn eine Person üblicherweise um 23:00 einschläft und um 07:00 aufsteht, </w:t>
      </w:r>
      <w:r w:rsidR="007268F9">
        <w:t>findet</w:t>
      </w:r>
      <w:r w:rsidR="00DF6040">
        <w:t xml:space="preserve"> das Experiment </w:t>
      </w:r>
      <w:r w:rsidR="009630FB">
        <w:t>zwischen</w:t>
      </w:r>
      <w:r w:rsidR="00DF6040">
        <w:t xml:space="preserve"> 21:00 </w:t>
      </w:r>
      <w:r w:rsidR="009630FB">
        <w:t xml:space="preserve">und </w:t>
      </w:r>
      <w:r w:rsidR="00415F1A">
        <w:t>08:00</w:t>
      </w:r>
      <w:r w:rsidR="00DF6040">
        <w:t xml:space="preserve"> </w:t>
      </w:r>
      <w:r w:rsidR="007268F9">
        <w:t>statt</w:t>
      </w:r>
      <w:r w:rsidR="00DF6040">
        <w:t>).</w:t>
      </w:r>
    </w:p>
    <w:p w14:paraId="5028BBB2" w14:textId="586A7540" w:rsidR="0087645C" w:rsidRDefault="0087645C" w:rsidP="00C7538F">
      <w:pPr>
        <w:spacing w:line="276" w:lineRule="auto"/>
        <w:rPr>
          <w:i/>
          <w:iCs/>
        </w:rPr>
      </w:pPr>
      <w:r w:rsidRPr="0087645C">
        <w:rPr>
          <w:i/>
          <w:iCs/>
        </w:rPr>
        <w:t>Geplante Untersuchungen</w:t>
      </w:r>
    </w:p>
    <w:p w14:paraId="0720F1A5" w14:textId="4538914A" w:rsidR="0087645C" w:rsidRPr="0087645C" w:rsidRDefault="006B4EB3" w:rsidP="00C7538F">
      <w:pPr>
        <w:spacing w:line="276" w:lineRule="auto"/>
      </w:pPr>
      <w:r>
        <w:t>Nach Einwilligung des/</w:t>
      </w:r>
      <w:r w:rsidR="00023BDE">
        <w:t>de</w:t>
      </w:r>
      <w:r>
        <w:t>r Proband</w:t>
      </w:r>
      <w:r w:rsidR="00023BDE">
        <w:t>*</w:t>
      </w:r>
      <w:r>
        <w:t>in kommt ein Versuchsleiter zu ihm/ihr nach Hause</w:t>
      </w:r>
      <w:r w:rsidR="009713C9">
        <w:t xml:space="preserve">. Während der nächtlichen Messung bleibt der Versuchsleiter in einem separaten Raum und steht zur Verfügung, </w:t>
      </w:r>
      <w:r w:rsidR="000E34BD">
        <w:t>falls der/die Proband</w:t>
      </w:r>
      <w:r w:rsidR="00743BEC">
        <w:t>*</w:t>
      </w:r>
      <w:r w:rsidR="000E34BD">
        <w:t xml:space="preserve">in etwas benötigt. </w:t>
      </w:r>
      <w:r w:rsidR="00DE512B">
        <w:t>Am Anfang der Sitzung werden das mobile EEG und die Schlafmaske aufgesetzt, dann wird im Wachzustand bei geschlossenen Augen das EEG aufgezeichnet (mit oder ohne visuelle Stimulation</w:t>
      </w:r>
      <w:bookmarkStart w:id="13" w:name="_Hlk101179061"/>
      <w:r w:rsidR="00DE512B">
        <w:t>).</w:t>
      </w:r>
      <w:r w:rsidR="009B2B83">
        <w:t xml:space="preserve"> </w:t>
      </w:r>
      <w:r w:rsidR="009B2B83" w:rsidRPr="00082BBB">
        <w:rPr>
          <w:highlight w:val="yellow"/>
        </w:rPr>
        <w:t xml:space="preserve">Dann </w:t>
      </w:r>
      <w:r w:rsidR="00570D6E" w:rsidRPr="00082BBB">
        <w:rPr>
          <w:highlight w:val="yellow"/>
        </w:rPr>
        <w:t>wird</w:t>
      </w:r>
      <w:r w:rsidR="009B2B83" w:rsidRPr="00082BBB">
        <w:rPr>
          <w:highlight w:val="yellow"/>
        </w:rPr>
        <w:t xml:space="preserve"> der/die Proband</w:t>
      </w:r>
      <w:r w:rsidR="0078409C" w:rsidRPr="00082BBB">
        <w:rPr>
          <w:highlight w:val="yellow"/>
        </w:rPr>
        <w:t>*</w:t>
      </w:r>
      <w:r w:rsidR="009B2B83" w:rsidRPr="00082BBB">
        <w:rPr>
          <w:highlight w:val="yellow"/>
        </w:rPr>
        <w:t>in</w:t>
      </w:r>
      <w:r w:rsidR="00570D6E" w:rsidRPr="00082BBB">
        <w:rPr>
          <w:highlight w:val="yellow"/>
        </w:rPr>
        <w:t xml:space="preserve"> </w:t>
      </w:r>
      <w:r w:rsidR="000E3BB7" w:rsidRPr="00082BBB">
        <w:rPr>
          <w:highlight w:val="yellow"/>
        </w:rPr>
        <w:t>gebeten</w:t>
      </w:r>
      <w:r w:rsidR="00570D6E" w:rsidRPr="00082BBB">
        <w:rPr>
          <w:highlight w:val="yellow"/>
        </w:rPr>
        <w:t>, sich</w:t>
      </w:r>
      <w:r w:rsidR="00293F23" w:rsidRPr="00082BBB">
        <w:rPr>
          <w:highlight w:val="yellow"/>
        </w:rPr>
        <w:t xml:space="preserve"> zum</w:t>
      </w:r>
      <w:r w:rsidR="009B2B83" w:rsidRPr="00082BBB">
        <w:rPr>
          <w:highlight w:val="yellow"/>
        </w:rPr>
        <w:t xml:space="preserve"> </w:t>
      </w:r>
      <w:r w:rsidR="00700651" w:rsidRPr="00082BBB">
        <w:rPr>
          <w:highlight w:val="yellow"/>
        </w:rPr>
        <w:t>Schlafen</w:t>
      </w:r>
      <w:r w:rsidR="009B2B83" w:rsidRPr="00082BBB">
        <w:rPr>
          <w:highlight w:val="yellow"/>
        </w:rPr>
        <w:t xml:space="preserve"> </w:t>
      </w:r>
      <w:r w:rsidR="00AD78A2" w:rsidRPr="00082BBB">
        <w:rPr>
          <w:highlight w:val="yellow"/>
        </w:rPr>
        <w:t xml:space="preserve">wie gewohnt </w:t>
      </w:r>
      <w:r w:rsidR="00293F23" w:rsidRPr="00082BBB">
        <w:rPr>
          <w:highlight w:val="yellow"/>
        </w:rPr>
        <w:t>hinzul</w:t>
      </w:r>
      <w:r w:rsidR="00570D6E" w:rsidRPr="00082BBB">
        <w:rPr>
          <w:highlight w:val="yellow"/>
        </w:rPr>
        <w:t>egen</w:t>
      </w:r>
      <w:r w:rsidR="009B2B83" w:rsidRPr="00082BBB">
        <w:rPr>
          <w:highlight w:val="yellow"/>
        </w:rPr>
        <w:t>.</w:t>
      </w:r>
      <w:bookmarkEnd w:id="13"/>
      <w:r w:rsidR="009B2B83">
        <w:t xml:space="preserve"> Je nach Sitzung werden die LEDs während des Schlafs ab und zu flackern oder nicht</w:t>
      </w:r>
      <w:r w:rsidR="000B5900">
        <w:t>, das EEG wird weiterhin aufgezeichnet</w:t>
      </w:r>
      <w:r w:rsidR="009B2B83">
        <w:t>.</w:t>
      </w:r>
      <w:r w:rsidR="0024184F">
        <w:t xml:space="preserve"> Am Morgen </w:t>
      </w:r>
      <w:r w:rsidR="00082BBB">
        <w:t>baut der</w:t>
      </w:r>
      <w:r w:rsidR="0024184F">
        <w:t xml:space="preserve"> Versuchsleiter </w:t>
      </w:r>
      <w:r w:rsidR="00082BBB">
        <w:t>alles ab</w:t>
      </w:r>
      <w:r w:rsidR="0024184F">
        <w:t xml:space="preserve"> </w:t>
      </w:r>
      <w:r w:rsidR="00816EB2">
        <w:t>und der/die Proband</w:t>
      </w:r>
      <w:r w:rsidR="002B7B74">
        <w:t>*</w:t>
      </w:r>
      <w:r w:rsidR="00816EB2">
        <w:t xml:space="preserve">in wird </w:t>
      </w:r>
      <w:r w:rsidR="00C8093D">
        <w:t>gebeten, ein Fragebogen zur Schlafqualität auszufüllen.</w:t>
      </w:r>
    </w:p>
    <w:p w14:paraId="2E95AC4F" w14:textId="77777777" w:rsidR="0087645C" w:rsidRPr="0098579E" w:rsidRDefault="0087645C" w:rsidP="00C7538F">
      <w:pPr>
        <w:spacing w:line="276" w:lineRule="auto"/>
      </w:pPr>
    </w:p>
    <w:p w14:paraId="1B638221" w14:textId="7CF8DF2B" w:rsidR="00C7538F" w:rsidRPr="00C7538F" w:rsidRDefault="00C7538F" w:rsidP="00C7538F">
      <w:pPr>
        <w:spacing w:line="276" w:lineRule="auto"/>
        <w:rPr>
          <w:b/>
          <w:bCs/>
        </w:rPr>
      </w:pPr>
      <w:r w:rsidRPr="00C7538F">
        <w:rPr>
          <w:b/>
          <w:bCs/>
        </w:rPr>
        <w:t>6) Risiko-Nutzen-Abwägung</w:t>
      </w:r>
    </w:p>
    <w:p w14:paraId="5383E169" w14:textId="2D35AA2C" w:rsidR="00C7538F" w:rsidRDefault="00C7538F" w:rsidP="00C7538F">
      <w:pPr>
        <w:spacing w:line="276" w:lineRule="auto"/>
      </w:pPr>
      <w:r>
        <w:t>Wahrscheinlich wird sich aus dieser Studie kein unmittelbarer Nutzen für Sie ergeben. Die Studie dient in erster Linie dem neurowissenschaftlichen Fortschritt und könnte für die Verbesserung der Diagnose von Bewusstseinsstörungen hilfreich sein. Für Sie als Proband</w:t>
      </w:r>
      <w:r w:rsidR="00065C91">
        <w:t>*</w:t>
      </w:r>
      <w:r w:rsidR="005C0914">
        <w:t>in</w:t>
      </w:r>
      <w:r>
        <w:t xml:space="preserve"> bestehen durch die Teilnahme nur geringe Risiken. </w:t>
      </w:r>
    </w:p>
    <w:p w14:paraId="056B668B" w14:textId="77777777" w:rsidR="00C7538F" w:rsidRDefault="00C7538F" w:rsidP="00C7538F">
      <w:pPr>
        <w:spacing w:line="276" w:lineRule="auto"/>
      </w:pPr>
    </w:p>
    <w:p w14:paraId="04499D78" w14:textId="77777777" w:rsidR="00C7538F" w:rsidRPr="00CF0F44" w:rsidRDefault="00C7538F" w:rsidP="00C7538F">
      <w:pPr>
        <w:spacing w:line="276" w:lineRule="auto"/>
        <w:rPr>
          <w:i/>
          <w:iCs/>
        </w:rPr>
      </w:pPr>
      <w:r w:rsidRPr="00CF0F44">
        <w:rPr>
          <w:i/>
          <w:iCs/>
        </w:rPr>
        <w:t>EEG</w:t>
      </w:r>
    </w:p>
    <w:p w14:paraId="172AB633" w14:textId="2FDB0806" w:rsidR="00C7538F" w:rsidRDefault="00C7538F" w:rsidP="00C7538F">
      <w:pPr>
        <w:spacing w:line="276" w:lineRule="auto"/>
      </w:pPr>
      <w:r>
        <w:t xml:space="preserve">Die Aufzeichnung des </w:t>
      </w:r>
      <w:r w:rsidR="00173BE0">
        <w:t>Elektroenzephalogramms (</w:t>
      </w:r>
      <w:r>
        <w:t>EEG</w:t>
      </w:r>
      <w:r w:rsidR="00173BE0">
        <w:t>)</w:t>
      </w:r>
      <w:r>
        <w:t xml:space="preserve"> ist beim Menschen mit keinen Risiken verknüpft. Da die Potentialfelder des Gehirns an der Kopfoberfläche sehr schwach sind, ist es erforderlich, dass jede Stelle, an der eine Elektrode angebracht wird, mit Hilfe einer speziellen Paste und Alkohol gereinigt wird. Der Kontakt zwischen Elektrode und Kopfoberfläche wird über ein Elektrodengel hergestellt. Die verwendeten Chemikalien sind klinisch getestet und lassen sich nach Abschluss des Experiments leicht auswaschen. In seltenen Fällen können trotzdem Hautirritationen auftreten. Manchmal bleiben noch für eine Weile Druckstellen an den Orten zurück, an denen die Elektroden bzw. die Elektrodenkappe befestigt wurde; in ganz seltenen Fällen sind die Stellen, an denen die Elektroden saßen, noch für ein paar Tage sichtbar (z. B. Rötungen). Bitte teilen Sie uns mit, falls Sie an bestimmten Hautallergien oder Überempfindlichkeiten der Haut leiden.</w:t>
      </w:r>
    </w:p>
    <w:p w14:paraId="5C9C7F71" w14:textId="77777777" w:rsidR="00C7538F" w:rsidRDefault="00C7538F" w:rsidP="00C7538F">
      <w:pPr>
        <w:spacing w:line="276" w:lineRule="auto"/>
      </w:pPr>
    </w:p>
    <w:p w14:paraId="7AD205BD" w14:textId="55207CE1" w:rsidR="00C7538F" w:rsidRPr="00CF0F44" w:rsidRDefault="003A0CD1" w:rsidP="00C7538F">
      <w:pPr>
        <w:spacing w:line="276" w:lineRule="auto"/>
        <w:rPr>
          <w:i/>
          <w:iCs/>
        </w:rPr>
      </w:pPr>
      <w:r>
        <w:rPr>
          <w:i/>
          <w:iCs/>
        </w:rPr>
        <w:t>Visuelle Stimulation</w:t>
      </w:r>
    </w:p>
    <w:p w14:paraId="66330EE1" w14:textId="1A9B4F88" w:rsidR="00C7538F" w:rsidRDefault="00C7538F" w:rsidP="00C7538F">
      <w:pPr>
        <w:spacing w:line="276" w:lineRule="auto"/>
      </w:pPr>
      <w:r>
        <w:t xml:space="preserve">Viele EEG-Experimente nutzen visuelle Reize, die in bestimmten Frequenzen flackern, um ein klares EEG-Signal zu erzielen. Dies kann mithilfe eines Computermonitors, Projektors oder </w:t>
      </w:r>
      <w:r w:rsidR="00CB1D7E">
        <w:t>Masken mit eingebauten LED-Lichtern</w:t>
      </w:r>
      <w:r>
        <w:t xml:space="preserve"> realisiert werden. Sie werden unter Umständen noch nicht einmal bemerken, dass die </w:t>
      </w:r>
      <w:r w:rsidR="00CB1D7E">
        <w:t>LEDs</w:t>
      </w:r>
      <w:r>
        <w:t xml:space="preserve"> schnell zwischen hell und dunkel wechseln und in den meisten Fällen wird dies nicht als unangenehm empfunden. Manche Menschen berichten </w:t>
      </w:r>
      <w:r>
        <w:lastRenderedPageBreak/>
        <w:t xml:space="preserve">von leichten Kopfschmerzen. Sollte dies der Fall sein, informieren Sie bitte den Versuchsleiter, damit das Experiment gestoppt werden kann. Bitte lassen Sie uns </w:t>
      </w:r>
      <w:r w:rsidR="009F72AB">
        <w:t>wissen,</w:t>
      </w:r>
      <w:r>
        <w:t xml:space="preserve"> falls Sie sich in der Vergangenheit je sensib</w:t>
      </w:r>
      <w:r w:rsidR="00BB66F0">
        <w:t>el</w:t>
      </w:r>
      <w:r>
        <w:t xml:space="preserve"> gegenüber blinkendem Licht gefühlt haben.</w:t>
      </w:r>
    </w:p>
    <w:p w14:paraId="4FCECB3E" w14:textId="574D4314" w:rsidR="00C7538F" w:rsidRDefault="00C7538F" w:rsidP="00C7538F">
      <w:pPr>
        <w:spacing w:line="276" w:lineRule="auto"/>
      </w:pPr>
    </w:p>
    <w:p w14:paraId="4A133C18" w14:textId="0BBCD198" w:rsidR="00CC7D2C" w:rsidRDefault="00CC7D2C" w:rsidP="00C7538F">
      <w:pPr>
        <w:spacing w:line="276" w:lineRule="auto"/>
      </w:pPr>
      <w:r>
        <w:rPr>
          <w:i/>
          <w:iCs/>
        </w:rPr>
        <w:t>Schlaf</w:t>
      </w:r>
    </w:p>
    <w:p w14:paraId="65C15C27" w14:textId="41175E35" w:rsidR="00CC7D2C" w:rsidRPr="00CC7D2C" w:rsidRDefault="00CC7D2C" w:rsidP="00C7538F">
      <w:pPr>
        <w:spacing w:line="276" w:lineRule="auto"/>
      </w:pPr>
      <w:bookmarkStart w:id="14" w:name="_Hlk101174733"/>
      <w:r w:rsidRPr="004719F1">
        <w:rPr>
          <w:highlight w:val="yellow"/>
        </w:rPr>
        <w:t xml:space="preserve">Das Experiment kann möglicherweise Ihre Schlafqualität </w:t>
      </w:r>
      <w:r w:rsidR="006A5E2A" w:rsidRPr="004719F1">
        <w:rPr>
          <w:highlight w:val="yellow"/>
        </w:rPr>
        <w:t>leicht verringern</w:t>
      </w:r>
      <w:r w:rsidRPr="004719F1">
        <w:rPr>
          <w:highlight w:val="yellow"/>
        </w:rPr>
        <w:t>, beschränkt auf die Nächte des Experiments.</w:t>
      </w:r>
      <w:r>
        <w:t xml:space="preserve"> </w:t>
      </w:r>
      <w:bookmarkEnd w:id="14"/>
      <w:r w:rsidRPr="00CC7D2C">
        <w:t xml:space="preserve">Es sind keine Gesundheitsrisiken zu erwarten. </w:t>
      </w:r>
    </w:p>
    <w:p w14:paraId="59ACD9EA" w14:textId="77777777" w:rsidR="00173BE0" w:rsidRPr="006322EA" w:rsidRDefault="00173BE0" w:rsidP="00C7538F">
      <w:pPr>
        <w:spacing w:line="276" w:lineRule="auto"/>
      </w:pPr>
    </w:p>
    <w:p w14:paraId="06BADCCC" w14:textId="47870BF4" w:rsidR="00173BE0" w:rsidRPr="006322EA" w:rsidRDefault="00173BE0" w:rsidP="00C7538F">
      <w:pPr>
        <w:spacing w:line="276" w:lineRule="auto"/>
        <w:rPr>
          <w:i/>
          <w:iCs/>
        </w:rPr>
      </w:pPr>
      <w:r w:rsidRPr="006322EA">
        <w:rPr>
          <w:i/>
          <w:iCs/>
        </w:rPr>
        <w:t>Covid-19</w:t>
      </w:r>
    </w:p>
    <w:p w14:paraId="29C2E16E" w14:textId="18442ECE" w:rsidR="00C7538F" w:rsidRDefault="00173BE0" w:rsidP="00C7538F">
      <w:pPr>
        <w:spacing w:line="276" w:lineRule="auto"/>
      </w:pPr>
      <w:r w:rsidRPr="00173BE0">
        <w:t>Das Experiment wird in Übereinstimmung m</w:t>
      </w:r>
      <w:r>
        <w:t xml:space="preserve">it den Gesundheitsvorkehrungen der LMU Fakultät 11 durchgeführt, um das Infektionsrisiko zu minimieren. </w:t>
      </w:r>
      <w:r w:rsidR="007F6233">
        <w:t xml:space="preserve">Der Versuchsaufbau, inklusive EEG und Schlafmaske, </w:t>
      </w:r>
      <w:r w:rsidR="00AA4CB5">
        <w:t>wird</w:t>
      </w:r>
      <w:r w:rsidR="007F6233">
        <w:t xml:space="preserve"> vor jedem Einsatz gereinigt und desinfiziert. </w:t>
      </w:r>
      <w:r w:rsidR="000156DB">
        <w:t>Wo kein Sicherheitsabstand eingehalten werden kann</w:t>
      </w:r>
      <w:r w:rsidR="000E3D48">
        <w:t>,</w:t>
      </w:r>
      <w:r w:rsidR="000156DB">
        <w:t xml:space="preserve"> </w:t>
      </w:r>
      <w:r w:rsidR="000E3D48">
        <w:t xml:space="preserve">tragen </w:t>
      </w:r>
      <w:r w:rsidR="000156DB">
        <w:t>die Versuchsleiter eine FFP2-Maske.</w:t>
      </w:r>
    </w:p>
    <w:p w14:paraId="0AC455F4" w14:textId="29222AB3" w:rsidR="00871829" w:rsidRDefault="00871829" w:rsidP="00C7538F">
      <w:pPr>
        <w:spacing w:line="276" w:lineRule="auto"/>
      </w:pPr>
    </w:p>
    <w:p w14:paraId="49C4E765" w14:textId="026AADC1" w:rsidR="00871829" w:rsidRPr="00871829" w:rsidRDefault="00871829" w:rsidP="00871829">
      <w:pPr>
        <w:spacing w:line="276" w:lineRule="auto"/>
        <w:rPr>
          <w:b/>
          <w:bCs/>
        </w:rPr>
      </w:pPr>
      <w:r w:rsidRPr="00871829">
        <w:rPr>
          <w:b/>
          <w:bCs/>
        </w:rPr>
        <w:t>7) Vergütung</w:t>
      </w:r>
    </w:p>
    <w:p w14:paraId="1ECCE7F0" w14:textId="31ED929E" w:rsidR="00871829" w:rsidRDefault="00871829" w:rsidP="00871829">
      <w:pPr>
        <w:spacing w:line="276" w:lineRule="auto"/>
      </w:pPr>
      <w:r>
        <w:t>Sie erhalten von uns eine finanzielle Aufwandsentschädigung von 10 € pro Stunde, in der Sie wach sind und aktiv am Experiment teilnehmen</w:t>
      </w:r>
      <w:r w:rsidR="00862BA8">
        <w:t>, also ca. 40€ pro Sitzung.</w:t>
      </w:r>
      <w:r>
        <w:t xml:space="preserve"> Dies beinhaltet z.B. Datenerhebungen im Wachzustand und Versuchs</w:t>
      </w:r>
      <w:r w:rsidR="00C53A5E">
        <w:t>vor</w:t>
      </w:r>
      <w:r>
        <w:t xml:space="preserve">- bzw. </w:t>
      </w:r>
      <w:r w:rsidR="00C53A5E">
        <w:t>Nachbereitung</w:t>
      </w:r>
      <w:r>
        <w:t xml:space="preserve">. </w:t>
      </w:r>
    </w:p>
    <w:p w14:paraId="72A2680E" w14:textId="5B7EDBBE" w:rsidR="009C66A0" w:rsidRDefault="009C66A0" w:rsidP="00871829">
      <w:pPr>
        <w:spacing w:line="276" w:lineRule="auto"/>
      </w:pPr>
    </w:p>
    <w:p w14:paraId="258D599F" w14:textId="30A12153" w:rsidR="009C66A0" w:rsidRPr="004400F3" w:rsidRDefault="009C66A0" w:rsidP="009C66A0">
      <w:pPr>
        <w:spacing w:line="276" w:lineRule="auto"/>
        <w:rPr>
          <w:b/>
          <w:bCs/>
        </w:rPr>
      </w:pPr>
      <w:r w:rsidRPr="009C66A0">
        <w:rPr>
          <w:b/>
          <w:bCs/>
        </w:rPr>
        <w:t>8) Auswertung der erhobenen Daten/Datenweitergabe: Datenschutzrechtliche Einverständniserklärung, Open Data</w:t>
      </w:r>
    </w:p>
    <w:p w14:paraId="3AB3DD70" w14:textId="77777777" w:rsidR="009C66A0" w:rsidRPr="003B1A6E" w:rsidRDefault="009C66A0" w:rsidP="009C66A0">
      <w:pPr>
        <w:spacing w:line="276" w:lineRule="auto"/>
        <w:rPr>
          <w:i/>
          <w:iCs/>
        </w:rPr>
      </w:pPr>
      <w:r w:rsidRPr="003B1A6E">
        <w:rPr>
          <w:i/>
          <w:iCs/>
        </w:rPr>
        <w:t>Datenschutz laut der Datenschutzgrundverordnung der EU (DSGVO)</w:t>
      </w:r>
    </w:p>
    <w:p w14:paraId="2142DFC4" w14:textId="77777777" w:rsidR="009C66A0" w:rsidRDefault="009C66A0" w:rsidP="009C66A0">
      <w:pPr>
        <w:spacing w:line="276" w:lineRule="auto"/>
      </w:pPr>
    </w:p>
    <w:p w14:paraId="1D8F2005" w14:textId="77777777" w:rsidR="009C66A0" w:rsidRDefault="009C66A0" w:rsidP="009C66A0">
      <w:pPr>
        <w:spacing w:line="276" w:lineRule="auto"/>
      </w:pPr>
      <w:r>
        <w:t>Der Projektleiter (Paul Taylor) ist auch für die Datenverarbeitung verantwortlich. Bei datenschutzrechtlichen Fragen wenden Sie sich bitte an ihn (paul.taylor@psy.lmu.de,</w:t>
      </w:r>
    </w:p>
    <w:p w14:paraId="16CC340A" w14:textId="77777777" w:rsidR="009C66A0" w:rsidRDefault="009C66A0" w:rsidP="009C66A0">
      <w:pPr>
        <w:spacing w:line="276" w:lineRule="auto"/>
      </w:pPr>
      <w:r>
        <w:t>+49 (89) / 2180 6302). Sollte dieser Ihnen nicht weiterhelfen, können Sie sich an den zuständigen behördlichen Datenschutzbeauftragten wenden:</w:t>
      </w:r>
    </w:p>
    <w:p w14:paraId="32F51D67" w14:textId="77777777" w:rsidR="009C66A0" w:rsidRDefault="009C66A0" w:rsidP="009C66A0">
      <w:pPr>
        <w:spacing w:line="276" w:lineRule="auto"/>
      </w:pPr>
    </w:p>
    <w:p w14:paraId="0075D3FC" w14:textId="77777777" w:rsidR="009C66A0" w:rsidRDefault="009C66A0" w:rsidP="009C66A0">
      <w:pPr>
        <w:spacing w:line="276" w:lineRule="auto"/>
      </w:pPr>
      <w:r>
        <w:t>Ludwig-Maximilians-Universität München</w:t>
      </w:r>
    </w:p>
    <w:p w14:paraId="43521CAD" w14:textId="77777777" w:rsidR="009C66A0" w:rsidRDefault="009C66A0" w:rsidP="009C66A0">
      <w:pPr>
        <w:spacing w:line="276" w:lineRule="auto"/>
      </w:pPr>
      <w:r>
        <w:t>Behördlicher Datenschutzbeauftragter</w:t>
      </w:r>
    </w:p>
    <w:p w14:paraId="4022E02E" w14:textId="77777777" w:rsidR="009C66A0" w:rsidRDefault="009C66A0" w:rsidP="009C66A0">
      <w:pPr>
        <w:spacing w:line="276" w:lineRule="auto"/>
      </w:pPr>
      <w:r>
        <w:t>Geschwister-Scholl-Platz 1</w:t>
      </w:r>
    </w:p>
    <w:p w14:paraId="14FF2705" w14:textId="77777777" w:rsidR="009C66A0" w:rsidRDefault="009C66A0" w:rsidP="009C66A0">
      <w:pPr>
        <w:spacing w:line="276" w:lineRule="auto"/>
      </w:pPr>
      <w:r>
        <w:t>80539 München</w:t>
      </w:r>
    </w:p>
    <w:p w14:paraId="1B88AA49" w14:textId="77777777" w:rsidR="009C66A0" w:rsidRDefault="009C66A0" w:rsidP="009C66A0">
      <w:pPr>
        <w:spacing w:line="276" w:lineRule="auto"/>
      </w:pPr>
      <w:r>
        <w:t>E-Mail: datenschutz@lmu.de</w:t>
      </w:r>
    </w:p>
    <w:p w14:paraId="64F96039" w14:textId="77777777" w:rsidR="009C66A0" w:rsidRDefault="009C66A0" w:rsidP="009C66A0">
      <w:pPr>
        <w:spacing w:line="276" w:lineRule="auto"/>
      </w:pPr>
    </w:p>
    <w:p w14:paraId="4DED6344" w14:textId="77777777" w:rsidR="009C66A0" w:rsidRDefault="009C66A0" w:rsidP="009C66A0">
      <w:pPr>
        <w:spacing w:line="276" w:lineRule="auto"/>
      </w:pPr>
      <w:r>
        <w:t>Es besteht ein Beschwerderecht bei der Datenschutz-Aufsichtsbehörde:</w:t>
      </w:r>
    </w:p>
    <w:p w14:paraId="27060B82" w14:textId="77777777" w:rsidR="009C66A0" w:rsidRDefault="009C66A0" w:rsidP="009C66A0">
      <w:pPr>
        <w:spacing w:line="276" w:lineRule="auto"/>
      </w:pPr>
      <w:r>
        <w:t>Bayerischer Landesbeauftragter für den Datenschutz (BayLfD)</w:t>
      </w:r>
    </w:p>
    <w:p w14:paraId="2DF451F8" w14:textId="77777777" w:rsidR="009C66A0" w:rsidRDefault="009C66A0" w:rsidP="009C66A0">
      <w:pPr>
        <w:spacing w:line="276" w:lineRule="auto"/>
      </w:pPr>
      <w:r>
        <w:t>Postanschrift: Postfach 22 12 19, 80502 München</w:t>
      </w:r>
    </w:p>
    <w:p w14:paraId="10F96579" w14:textId="77777777" w:rsidR="009C66A0" w:rsidRDefault="009C66A0" w:rsidP="009C66A0">
      <w:pPr>
        <w:spacing w:line="276" w:lineRule="auto"/>
      </w:pPr>
      <w:r>
        <w:t>Hausanschrift: Wagmüllerstr. 18, 80538 München</w:t>
      </w:r>
    </w:p>
    <w:p w14:paraId="4AB68648" w14:textId="77777777" w:rsidR="009C66A0" w:rsidRDefault="009C66A0" w:rsidP="009C66A0">
      <w:pPr>
        <w:spacing w:line="276" w:lineRule="auto"/>
      </w:pPr>
      <w:r>
        <w:t>Tel.: 089 212672-0</w:t>
      </w:r>
    </w:p>
    <w:p w14:paraId="574A6241" w14:textId="77777777" w:rsidR="009C66A0" w:rsidRDefault="009C66A0" w:rsidP="009C66A0">
      <w:pPr>
        <w:spacing w:line="276" w:lineRule="auto"/>
      </w:pPr>
      <w:r>
        <w:t>Fax: 089 212672-50</w:t>
      </w:r>
    </w:p>
    <w:p w14:paraId="5BA8393E" w14:textId="77777777" w:rsidR="009C66A0" w:rsidRDefault="009C66A0" w:rsidP="009C66A0">
      <w:pPr>
        <w:spacing w:line="276" w:lineRule="auto"/>
      </w:pPr>
    </w:p>
    <w:p w14:paraId="5FA8F35C" w14:textId="77777777" w:rsidR="009C66A0" w:rsidRDefault="009C66A0" w:rsidP="009C66A0">
      <w:pPr>
        <w:spacing w:line="276" w:lineRule="auto"/>
      </w:pPr>
      <w:r>
        <w:t>Sie sind hiermit auf Ihr Recht hinzuweisen, Auskunft (einschließlich unentgeltlicher</w:t>
      </w:r>
    </w:p>
    <w:p w14:paraId="6F8D0994" w14:textId="77777777" w:rsidR="009C66A0" w:rsidRDefault="009C66A0" w:rsidP="009C66A0">
      <w:pPr>
        <w:spacing w:line="276" w:lineRule="auto"/>
      </w:pPr>
      <w:r>
        <w:t>Überlassung einer Kopie) über die Sie betreffenden personenbezogenen Daten zu</w:t>
      </w:r>
    </w:p>
    <w:p w14:paraId="10B567F5" w14:textId="77777777" w:rsidR="009C66A0" w:rsidRDefault="009C66A0" w:rsidP="009C66A0">
      <w:pPr>
        <w:spacing w:line="276" w:lineRule="auto"/>
      </w:pPr>
      <w:r>
        <w:t>erhalten sowie deren Berichtigung oder ggf. Löschung zu verlangen.</w:t>
      </w:r>
    </w:p>
    <w:p w14:paraId="1A61D8C7" w14:textId="77777777" w:rsidR="009C66A0" w:rsidRDefault="009C66A0" w:rsidP="009C66A0">
      <w:pPr>
        <w:spacing w:line="276" w:lineRule="auto"/>
      </w:pPr>
    </w:p>
    <w:p w14:paraId="36C61BAA" w14:textId="180AB245" w:rsidR="009C66A0" w:rsidRDefault="009C66A0" w:rsidP="009C66A0">
      <w:pPr>
        <w:spacing w:line="276" w:lineRule="auto"/>
      </w:pPr>
      <w:r>
        <w:lastRenderedPageBreak/>
        <w:t xml:space="preserve">Bei dieser Studie werden die Vorschriften über die Schweigepflicht und den Datenschutz eingehalten. Es werden persönliche Daten und Befunde über Sie erhoben, gespeichert und verschlüsselt (pseudonymisiert), d.h. weder Ihr Name noch Ihre </w:t>
      </w:r>
      <w:r w:rsidR="00D40097">
        <w:t>Initialen</w:t>
      </w:r>
      <w:r>
        <w:t xml:space="preserve"> oder das Geburtsdatum erscheinen im Verschlüsselungscode. Im Falle des Widerrufs Ihrer Einwilligung werden die pseudonymisiert gespeicherten Daten vernichtet. Der Zugang zu den Originaldaten und zum Verschlüsselungscode ist auf folgende Person beschränkt: Studienleiter Dr. Paul Taylor. </w:t>
      </w:r>
      <w:bookmarkStart w:id="15" w:name="_Hlk101176906"/>
      <w:r w:rsidRPr="00E14EDF">
        <w:rPr>
          <w:highlight w:val="yellow"/>
        </w:rPr>
        <w:t>Die Unterlagen werden in einem verschlossenen Fach im Büro des Studienleiters aufbewahrt</w:t>
      </w:r>
      <w:r w:rsidR="009E5A97" w:rsidRPr="00E14EDF">
        <w:rPr>
          <w:highlight w:val="yellow"/>
        </w:rPr>
        <w:t xml:space="preserve"> und gelöscht, sobald diese nicht mehr für Nachfragen benötigt werden</w:t>
      </w:r>
      <w:bookmarkEnd w:id="15"/>
      <w:r w:rsidR="00585781">
        <w:t xml:space="preserve">. </w:t>
      </w:r>
      <w:r>
        <w:t>Eine Entschlüsselung erfolgt lediglich in Fällen, in denen es Ihre eigene Sicherheit erfordert („medizinische Gründe“) oder falls es zu Änderungen in der wissenschaftlichen Fragestellung kommt („wissenschaftliche Gründe“). Im Falle von Veröffentlichungen der Studienergebnisse bleibt die Vertraulichkeit der persönlichen Daten gewährleistet.</w:t>
      </w:r>
    </w:p>
    <w:p w14:paraId="69202CA3" w14:textId="77777777" w:rsidR="009C66A0" w:rsidRDefault="009C66A0" w:rsidP="009C66A0">
      <w:pPr>
        <w:spacing w:line="276" w:lineRule="auto"/>
      </w:pPr>
    </w:p>
    <w:p w14:paraId="125D47ED" w14:textId="77777777" w:rsidR="009C66A0" w:rsidRPr="00D40097" w:rsidRDefault="009C66A0" w:rsidP="009C66A0">
      <w:pPr>
        <w:spacing w:line="276" w:lineRule="auto"/>
        <w:rPr>
          <w:i/>
          <w:iCs/>
        </w:rPr>
      </w:pPr>
      <w:r w:rsidRPr="00D40097">
        <w:rPr>
          <w:i/>
          <w:iCs/>
        </w:rPr>
        <w:t>Verwendung der anonymisierten Daten</w:t>
      </w:r>
    </w:p>
    <w:p w14:paraId="1F9D195B" w14:textId="6B38858E" w:rsidR="009C66A0" w:rsidRDefault="009C66A0" w:rsidP="009C66A0">
      <w:pPr>
        <w:spacing w:line="276" w:lineRule="auto"/>
      </w:pPr>
      <w:r>
        <w:t>Die Ergebnisse und Primärdaten dieser Studie werden als wissenschaftliche Publikation veröffentlicht. Dies geschieht in anonymisierter Form, d.h.</w:t>
      </w:r>
      <w:r w:rsidR="002B24D3">
        <w:t>,</w:t>
      </w:r>
      <w:r>
        <w:t xml:space="preserve"> ohne dass die Daten einer spezifischen Person zugeordnet werden können. Die vollständig anonymisierten Daten dieser Studie werden als "open data" in einem internetbasierten Repositorium (z.</w:t>
      </w:r>
      <w:r w:rsidR="002B24D3">
        <w:t>B</w:t>
      </w:r>
      <w:r>
        <w:t>. Open Science Framework</w:t>
      </w:r>
      <w:r w:rsidR="007147DC">
        <w:t xml:space="preserve">, </w:t>
      </w:r>
      <w:r>
        <w:t>os</w:t>
      </w:r>
      <w:r w:rsidR="007147DC">
        <w:t>f</w:t>
      </w:r>
      <w:r>
        <w:t>.io) zugänglich gemacht. Damit folgt diese Studie den Empfehlungen der Deutschen Forschungsgemeinschaft (DFG) zur Qualitätssicherung in Bezug auf Nachprüfbarkeit und Reproduzierbarkeit wissenschaftlicher Ergebnisse, sowie der optimalen Datennachnutzung.</w:t>
      </w:r>
    </w:p>
    <w:p w14:paraId="68E26BC2" w14:textId="77777777" w:rsidR="009C66A0" w:rsidRDefault="009C66A0" w:rsidP="009C66A0">
      <w:pPr>
        <w:spacing w:line="276" w:lineRule="auto"/>
      </w:pPr>
    </w:p>
    <w:p w14:paraId="0C095E1E" w14:textId="54873DF6" w:rsidR="009C66A0" w:rsidRPr="00D40097" w:rsidRDefault="009C66A0" w:rsidP="009C66A0">
      <w:pPr>
        <w:spacing w:line="276" w:lineRule="auto"/>
        <w:rPr>
          <w:b/>
          <w:bCs/>
        </w:rPr>
      </w:pPr>
      <w:r w:rsidRPr="00D40097">
        <w:rPr>
          <w:b/>
          <w:bCs/>
        </w:rPr>
        <w:t>9) Freiwilligkeit der Teilnahme</w:t>
      </w:r>
    </w:p>
    <w:p w14:paraId="5E6C4DE2" w14:textId="34FFDB0B" w:rsidR="009C66A0" w:rsidRDefault="009C66A0" w:rsidP="009C66A0">
      <w:pPr>
        <w:spacing w:line="276" w:lineRule="auto"/>
      </w:pPr>
      <w:r>
        <w:t xml:space="preserve">Die Teilnahme an der Studie ist freiwillig. </w:t>
      </w:r>
      <w:bookmarkStart w:id="16" w:name="_Hlk101176798"/>
      <w:r w:rsidRPr="00934104">
        <w:rPr>
          <w:highlight w:val="yellow"/>
        </w:rPr>
        <w:t>Die Untersuchungen können auf Ihren Wunsch hin jederzeit sofort abgebrochen werden</w:t>
      </w:r>
      <w:r w:rsidR="00934104" w:rsidRPr="00934104">
        <w:rPr>
          <w:highlight w:val="yellow"/>
        </w:rPr>
        <w:t xml:space="preserve">, </w:t>
      </w:r>
      <w:bookmarkStart w:id="17" w:name="_Hlk101179229"/>
      <w:r w:rsidR="00934104" w:rsidRPr="00934104">
        <w:rPr>
          <w:highlight w:val="yellow"/>
        </w:rPr>
        <w:t xml:space="preserve">ohne dass </w:t>
      </w:r>
      <w:r w:rsidR="00104FC0" w:rsidRPr="00104FC0">
        <w:rPr>
          <w:highlight w:val="yellow"/>
        </w:rPr>
        <w:t>Ihnen hieraus Nachteile entstehen</w:t>
      </w:r>
      <w:bookmarkEnd w:id="17"/>
      <w:r w:rsidRPr="00934104">
        <w:rPr>
          <w:highlight w:val="yellow"/>
        </w:rPr>
        <w:t>.</w:t>
      </w:r>
      <w:bookmarkEnd w:id="16"/>
    </w:p>
    <w:p w14:paraId="7BF4BEA6" w14:textId="77777777" w:rsidR="009C66A0" w:rsidRDefault="009C66A0" w:rsidP="009C66A0">
      <w:pPr>
        <w:spacing w:line="276" w:lineRule="auto"/>
      </w:pPr>
    </w:p>
    <w:p w14:paraId="5CBA1929" w14:textId="1BB9593C" w:rsidR="009C66A0" w:rsidRPr="004400F3" w:rsidRDefault="009C66A0" w:rsidP="009C66A0">
      <w:pPr>
        <w:spacing w:line="276" w:lineRule="auto"/>
        <w:rPr>
          <w:b/>
          <w:bCs/>
        </w:rPr>
      </w:pPr>
      <w:r w:rsidRPr="004400F3">
        <w:rPr>
          <w:b/>
          <w:bCs/>
        </w:rPr>
        <w:t>10) Rücktrittsklausel</w:t>
      </w:r>
    </w:p>
    <w:p w14:paraId="202CF8BE" w14:textId="7AAE87E8" w:rsidR="009C66A0" w:rsidRDefault="009C66A0" w:rsidP="009C66A0">
      <w:pPr>
        <w:spacing w:line="276" w:lineRule="auto"/>
      </w:pPr>
      <w:r>
        <w:t>Sie können jederzeit und ohne Angabe von Gründen Ihr Einverständnis zur Teilnahme an dem Forschungsvorhaben zurücknehmen, ohne dass Ihnen hieraus Nachteile entstehen. Auch</w:t>
      </w:r>
      <w:r w:rsidR="006871DD">
        <w:t xml:space="preserve"> </w:t>
      </w:r>
      <w:r>
        <w:t>wenn Sie die Studie vorzeitig abbrechen, haben Sie dennoch Anspruch auf eine entsprechende Vergütung für den bis dahin erbrachten Zeitaufwand. Sie können Ihr Einverständnis zur Speicherung der Experimentaldaten bis zum Ende der Datenerhebung widerrufen, ohne dass Ihnen daraus Nachteile entstehen.</w:t>
      </w:r>
    </w:p>
    <w:p w14:paraId="784F4E16" w14:textId="77777777" w:rsidR="009C66A0" w:rsidRDefault="009C66A0" w:rsidP="009C66A0">
      <w:pPr>
        <w:spacing w:line="276" w:lineRule="auto"/>
      </w:pPr>
    </w:p>
    <w:p w14:paraId="2CC0EF34" w14:textId="4FC0A262" w:rsidR="004400F3" w:rsidRDefault="009C66A0" w:rsidP="009C66A0">
      <w:pPr>
        <w:spacing w:line="276" w:lineRule="auto"/>
        <w:rPr>
          <w:b/>
          <w:bCs/>
        </w:rPr>
      </w:pPr>
      <w:r w:rsidRPr="004400F3">
        <w:rPr>
          <w:b/>
          <w:bCs/>
        </w:rPr>
        <w:t>11) Aufklärender Prüfer: Prof. Dr. Paul Taylor</w:t>
      </w:r>
    </w:p>
    <w:p w14:paraId="2C22634B" w14:textId="77777777" w:rsidR="004400F3" w:rsidRDefault="004400F3">
      <w:pPr>
        <w:spacing w:line="240" w:lineRule="auto"/>
        <w:rPr>
          <w:b/>
          <w:bCs/>
        </w:rPr>
      </w:pPr>
      <w:r>
        <w:rPr>
          <w:b/>
          <w:bCs/>
        </w:rPr>
        <w:br w:type="page"/>
      </w:r>
    </w:p>
    <w:p w14:paraId="1E111F55" w14:textId="20EECDD7" w:rsidR="00587D6C" w:rsidRPr="00856741" w:rsidRDefault="00587D6C" w:rsidP="00587D6C">
      <w:pPr>
        <w:spacing w:line="276" w:lineRule="auto"/>
        <w:jc w:val="center"/>
        <w:rPr>
          <w:b/>
          <w:bCs/>
          <w:sz w:val="30"/>
          <w:szCs w:val="30"/>
          <w:highlight w:val="yellow"/>
        </w:rPr>
      </w:pPr>
      <w:bookmarkStart w:id="18" w:name="_Hlk101175752"/>
      <w:r w:rsidRPr="00856741">
        <w:rPr>
          <w:b/>
          <w:bCs/>
          <w:sz w:val="30"/>
          <w:szCs w:val="30"/>
          <w:highlight w:val="yellow"/>
        </w:rPr>
        <w:lastRenderedPageBreak/>
        <w:t>Einwilligungserklärung: Versuchsdurchführung im häuslichen Umfeld</w:t>
      </w:r>
    </w:p>
    <w:bookmarkEnd w:id="18"/>
    <w:p w14:paraId="14F36FCC" w14:textId="446A05A0" w:rsidR="009904E4" w:rsidRPr="00856741" w:rsidRDefault="009904E4" w:rsidP="009904E4">
      <w:pPr>
        <w:spacing w:line="276" w:lineRule="auto"/>
        <w:rPr>
          <w:b/>
          <w:bCs/>
          <w:sz w:val="30"/>
          <w:szCs w:val="30"/>
          <w:highlight w:val="yellow"/>
        </w:rPr>
      </w:pPr>
    </w:p>
    <w:p w14:paraId="3266B6F3" w14:textId="77777777" w:rsidR="009904E4" w:rsidRPr="00856741" w:rsidRDefault="009904E4" w:rsidP="009904E4">
      <w:pPr>
        <w:spacing w:line="276" w:lineRule="auto"/>
        <w:rPr>
          <w:b/>
          <w:bCs/>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4327"/>
      </w:tblGrid>
      <w:tr w:rsidR="009904E4" w:rsidRPr="00856741" w14:paraId="028BD934" w14:textId="77777777" w:rsidTr="00FF1B6E">
        <w:tc>
          <w:tcPr>
            <w:tcW w:w="4698" w:type="dxa"/>
          </w:tcPr>
          <w:p w14:paraId="5A149044" w14:textId="77777777" w:rsidR="009904E4" w:rsidRPr="00856741" w:rsidRDefault="009904E4" w:rsidP="00FF1B6E">
            <w:pPr>
              <w:spacing w:line="276" w:lineRule="auto"/>
              <w:rPr>
                <w:highlight w:val="yellow"/>
              </w:rPr>
            </w:pPr>
          </w:p>
          <w:p w14:paraId="61EF7284" w14:textId="77777777" w:rsidR="009904E4" w:rsidRPr="00856741" w:rsidRDefault="009904E4" w:rsidP="00FF1B6E">
            <w:pPr>
              <w:spacing w:line="276" w:lineRule="auto"/>
              <w:rPr>
                <w:highlight w:val="yellow"/>
              </w:rPr>
            </w:pPr>
            <w:r w:rsidRPr="00856741">
              <w:rPr>
                <w:highlight w:val="yellow"/>
              </w:rPr>
              <w:t xml:space="preserve">........................................................................                </w:t>
            </w:r>
          </w:p>
        </w:tc>
        <w:tc>
          <w:tcPr>
            <w:tcW w:w="4698" w:type="dxa"/>
          </w:tcPr>
          <w:p w14:paraId="3A092EC9" w14:textId="77777777" w:rsidR="009904E4" w:rsidRPr="00856741" w:rsidRDefault="009904E4" w:rsidP="00FF1B6E">
            <w:pPr>
              <w:spacing w:line="276" w:lineRule="auto"/>
              <w:jc w:val="right"/>
              <w:rPr>
                <w:highlight w:val="yellow"/>
              </w:rPr>
            </w:pPr>
          </w:p>
          <w:p w14:paraId="0D54A007" w14:textId="77777777" w:rsidR="009904E4" w:rsidRPr="00856741" w:rsidRDefault="009904E4" w:rsidP="00FF1B6E">
            <w:pPr>
              <w:spacing w:line="276" w:lineRule="auto"/>
              <w:jc w:val="right"/>
              <w:rPr>
                <w:highlight w:val="yellow"/>
              </w:rPr>
            </w:pPr>
            <w:r w:rsidRPr="00856741">
              <w:rPr>
                <w:highlight w:val="yellow"/>
              </w:rPr>
              <w:t>............................</w:t>
            </w:r>
          </w:p>
        </w:tc>
      </w:tr>
      <w:tr w:rsidR="009904E4" w:rsidRPr="00856741" w14:paraId="1F0E1F80" w14:textId="77777777" w:rsidTr="00FF1B6E">
        <w:tc>
          <w:tcPr>
            <w:tcW w:w="4698" w:type="dxa"/>
          </w:tcPr>
          <w:p w14:paraId="4A185D42" w14:textId="77777777" w:rsidR="009904E4" w:rsidRPr="00856741" w:rsidRDefault="009904E4" w:rsidP="00FF1B6E">
            <w:pPr>
              <w:spacing w:line="276" w:lineRule="auto"/>
              <w:rPr>
                <w:highlight w:val="yellow"/>
              </w:rPr>
            </w:pPr>
            <w:r w:rsidRPr="00856741">
              <w:rPr>
                <w:highlight w:val="yellow"/>
              </w:rPr>
              <w:t xml:space="preserve">Name, Vorname                                </w:t>
            </w:r>
          </w:p>
        </w:tc>
        <w:tc>
          <w:tcPr>
            <w:tcW w:w="4698" w:type="dxa"/>
          </w:tcPr>
          <w:p w14:paraId="23BE7DC1" w14:textId="77777777" w:rsidR="009904E4" w:rsidRPr="00856741" w:rsidRDefault="009904E4" w:rsidP="00FF1B6E">
            <w:pPr>
              <w:spacing w:line="276" w:lineRule="auto"/>
              <w:jc w:val="right"/>
              <w:rPr>
                <w:highlight w:val="yellow"/>
              </w:rPr>
            </w:pPr>
            <w:r w:rsidRPr="00856741">
              <w:rPr>
                <w:highlight w:val="yellow"/>
              </w:rPr>
              <w:t>Geburtsdatum</w:t>
            </w:r>
          </w:p>
          <w:p w14:paraId="5DEB183F" w14:textId="77777777" w:rsidR="009904E4" w:rsidRPr="00856741" w:rsidRDefault="009904E4" w:rsidP="00FF1B6E">
            <w:pPr>
              <w:spacing w:line="276" w:lineRule="auto"/>
              <w:jc w:val="right"/>
              <w:rPr>
                <w:highlight w:val="yellow"/>
              </w:rPr>
            </w:pPr>
          </w:p>
        </w:tc>
      </w:tr>
    </w:tbl>
    <w:p w14:paraId="7BDB3994" w14:textId="77777777" w:rsidR="009904E4" w:rsidRPr="00856741" w:rsidRDefault="009904E4" w:rsidP="009904E4">
      <w:pPr>
        <w:spacing w:line="276" w:lineRule="auto"/>
        <w:rPr>
          <w:highlight w:val="yellow"/>
        </w:rPr>
      </w:pPr>
    </w:p>
    <w:p w14:paraId="4D5AE72B" w14:textId="6A5268C4" w:rsidR="009904E4" w:rsidRPr="00856741" w:rsidRDefault="009904E4" w:rsidP="009904E4">
      <w:pPr>
        <w:spacing w:line="276" w:lineRule="auto"/>
        <w:rPr>
          <w:highlight w:val="yellow"/>
        </w:rPr>
      </w:pPr>
      <w:r w:rsidRPr="00856741">
        <w:rPr>
          <w:highlight w:val="yellow"/>
        </w:rPr>
        <w:t xml:space="preserve">1) </w:t>
      </w:r>
      <w:r w:rsidR="0061414D" w:rsidRPr="00856741">
        <w:rPr>
          <w:highlight w:val="yellow"/>
        </w:rPr>
        <w:t>Der/die Teilnehmende</w:t>
      </w:r>
      <w:r w:rsidR="006B35DC" w:rsidRPr="00856741">
        <w:rPr>
          <w:highlight w:val="yellow"/>
        </w:rPr>
        <w:t xml:space="preserve"> </w:t>
      </w:r>
      <w:r w:rsidR="00DB7FC0">
        <w:rPr>
          <w:highlight w:val="yellow"/>
        </w:rPr>
        <w:t>best</w:t>
      </w:r>
      <w:r w:rsidR="001E1603">
        <w:rPr>
          <w:highlight w:val="yellow"/>
        </w:rPr>
        <w:t>ä</w:t>
      </w:r>
      <w:r w:rsidR="00DB7FC0">
        <w:rPr>
          <w:highlight w:val="yellow"/>
        </w:rPr>
        <w:t>tigt</w:t>
      </w:r>
      <w:r w:rsidRPr="00856741">
        <w:rPr>
          <w:highlight w:val="yellow"/>
        </w:rPr>
        <w:t xml:space="preserve">, dass der Versuchsleiter </w:t>
      </w:r>
      <w:r w:rsidR="006B35DC" w:rsidRPr="00856741">
        <w:rPr>
          <w:highlight w:val="yellow"/>
        </w:rPr>
        <w:t>de</w:t>
      </w:r>
      <w:r w:rsidR="008365FE">
        <w:rPr>
          <w:highlight w:val="yellow"/>
        </w:rPr>
        <w:t>sse</w:t>
      </w:r>
      <w:r w:rsidR="006B35DC" w:rsidRPr="00856741">
        <w:rPr>
          <w:highlight w:val="yellow"/>
        </w:rPr>
        <w:t>n</w:t>
      </w:r>
      <w:r w:rsidRPr="00856741">
        <w:rPr>
          <w:highlight w:val="yellow"/>
        </w:rPr>
        <w:t xml:space="preserve"> privaten Wohnraum zum Zweck der Studiendurchführung betreten darf.</w:t>
      </w:r>
    </w:p>
    <w:p w14:paraId="33634C1E" w14:textId="77777777" w:rsidR="009904E4" w:rsidRPr="00856741" w:rsidRDefault="009904E4" w:rsidP="009904E4">
      <w:pPr>
        <w:spacing w:line="276" w:lineRule="auto"/>
        <w:rPr>
          <w:highlight w:val="yellow"/>
        </w:rPr>
      </w:pPr>
    </w:p>
    <w:p w14:paraId="5B76F7EC" w14:textId="031BEA52" w:rsidR="009904E4" w:rsidRPr="00856741" w:rsidRDefault="009904E4" w:rsidP="003B6AAB">
      <w:pPr>
        <w:spacing w:line="276" w:lineRule="auto"/>
        <w:rPr>
          <w:highlight w:val="yellow"/>
        </w:rPr>
      </w:pPr>
      <w:r w:rsidRPr="00856741">
        <w:rPr>
          <w:highlight w:val="yellow"/>
        </w:rPr>
        <w:t xml:space="preserve">2) </w:t>
      </w:r>
      <w:r w:rsidR="006B35DC" w:rsidRPr="00856741">
        <w:rPr>
          <w:highlight w:val="yellow"/>
        </w:rPr>
        <w:t xml:space="preserve">Der/die Teilnehmende </w:t>
      </w:r>
      <w:r w:rsidR="003B6AAB" w:rsidRPr="00856741">
        <w:rPr>
          <w:highlight w:val="yellow"/>
        </w:rPr>
        <w:t>kann jederzeit</w:t>
      </w:r>
      <w:r w:rsidR="001D43B6">
        <w:rPr>
          <w:highlight w:val="yellow"/>
        </w:rPr>
        <w:t xml:space="preserve">, </w:t>
      </w:r>
      <w:r w:rsidR="003B6AAB" w:rsidRPr="00856741">
        <w:rPr>
          <w:highlight w:val="yellow"/>
        </w:rPr>
        <w:t xml:space="preserve">ohne Angabe von Gründen </w:t>
      </w:r>
      <w:r w:rsidR="001D43B6">
        <w:rPr>
          <w:highlight w:val="yellow"/>
        </w:rPr>
        <w:t xml:space="preserve">und ohne daraus resultierende Nachteile </w:t>
      </w:r>
      <w:r w:rsidR="003B6AAB" w:rsidRPr="00856741">
        <w:rPr>
          <w:highlight w:val="yellow"/>
        </w:rPr>
        <w:t xml:space="preserve">von dem Versuchsleiter verlangen, dass er </w:t>
      </w:r>
      <w:r w:rsidR="006B35DC" w:rsidRPr="00856741">
        <w:rPr>
          <w:highlight w:val="yellow"/>
        </w:rPr>
        <w:t>de</w:t>
      </w:r>
      <w:r w:rsidR="00755FDE">
        <w:rPr>
          <w:highlight w:val="yellow"/>
        </w:rPr>
        <w:t>sse</w:t>
      </w:r>
      <w:r w:rsidR="006B35DC" w:rsidRPr="00856741">
        <w:rPr>
          <w:highlight w:val="yellow"/>
        </w:rPr>
        <w:t>n</w:t>
      </w:r>
      <w:r w:rsidR="003B6AAB" w:rsidRPr="00856741">
        <w:rPr>
          <w:highlight w:val="yellow"/>
        </w:rPr>
        <w:t xml:space="preserve"> privaten Wohnraum verlässt.</w:t>
      </w:r>
    </w:p>
    <w:p w14:paraId="7E120680" w14:textId="77777777" w:rsidR="009904E4" w:rsidRPr="00856741" w:rsidRDefault="009904E4" w:rsidP="009904E4">
      <w:pPr>
        <w:spacing w:line="276" w:lineRule="auto"/>
        <w:rPr>
          <w:highlight w:val="yellow"/>
        </w:rPr>
      </w:pPr>
    </w:p>
    <w:p w14:paraId="01D99036" w14:textId="33842B7C" w:rsidR="009904E4" w:rsidRPr="00856741" w:rsidRDefault="009904E4" w:rsidP="004E4622">
      <w:pPr>
        <w:spacing w:line="276" w:lineRule="auto"/>
        <w:rPr>
          <w:highlight w:val="yellow"/>
        </w:rPr>
      </w:pPr>
      <w:r w:rsidRPr="00856741">
        <w:rPr>
          <w:highlight w:val="yellow"/>
        </w:rPr>
        <w:t xml:space="preserve">3) </w:t>
      </w:r>
      <w:r w:rsidR="00B2125F" w:rsidRPr="00856741">
        <w:rPr>
          <w:highlight w:val="yellow"/>
        </w:rPr>
        <w:t xml:space="preserve">Der/die Teilnehmende ist </w:t>
      </w:r>
      <w:r w:rsidR="004E4622" w:rsidRPr="00856741">
        <w:rPr>
          <w:highlight w:val="yellow"/>
        </w:rPr>
        <w:t xml:space="preserve">damit einverstanden, dass der Versuchsleiter während der nächtlichen Messung </w:t>
      </w:r>
      <w:r w:rsidR="009C4180" w:rsidRPr="00856741">
        <w:rPr>
          <w:highlight w:val="yellow"/>
        </w:rPr>
        <w:t>(</w:t>
      </w:r>
      <w:r w:rsidR="0045714E" w:rsidRPr="00856741">
        <w:rPr>
          <w:highlight w:val="yellow"/>
        </w:rPr>
        <w:t>unter Anwendung von</w:t>
      </w:r>
      <w:r w:rsidR="004E4622" w:rsidRPr="00856741">
        <w:rPr>
          <w:highlight w:val="yellow"/>
        </w:rPr>
        <w:t xml:space="preserve"> EEG und Schlafmaske</w:t>
      </w:r>
      <w:r w:rsidR="009C4180" w:rsidRPr="00856741">
        <w:rPr>
          <w:highlight w:val="yellow"/>
        </w:rPr>
        <w:t>)</w:t>
      </w:r>
      <w:r w:rsidR="0045714E" w:rsidRPr="00856741">
        <w:rPr>
          <w:highlight w:val="yellow"/>
        </w:rPr>
        <w:t xml:space="preserve"> in einem separaten Raum innerhalb </w:t>
      </w:r>
      <w:r w:rsidR="00785BA7">
        <w:rPr>
          <w:highlight w:val="yellow"/>
        </w:rPr>
        <w:t>des</w:t>
      </w:r>
      <w:r w:rsidR="0045714E" w:rsidRPr="00856741">
        <w:rPr>
          <w:highlight w:val="yellow"/>
        </w:rPr>
        <w:t xml:space="preserve"> Wohnraums </w:t>
      </w:r>
      <w:r w:rsidR="002E574C" w:rsidRPr="00856741">
        <w:rPr>
          <w:highlight w:val="yellow"/>
        </w:rPr>
        <w:t>ver</w:t>
      </w:r>
      <w:r w:rsidR="0045714E" w:rsidRPr="00856741">
        <w:rPr>
          <w:highlight w:val="yellow"/>
        </w:rPr>
        <w:t xml:space="preserve">bleibt, für den Fall, dass </w:t>
      </w:r>
      <w:r w:rsidR="00F65A07" w:rsidRPr="00856741">
        <w:rPr>
          <w:highlight w:val="yellow"/>
        </w:rPr>
        <w:t>er/sie</w:t>
      </w:r>
      <w:r w:rsidR="0045714E" w:rsidRPr="00856741">
        <w:rPr>
          <w:highlight w:val="yellow"/>
        </w:rPr>
        <w:t xml:space="preserve"> </w:t>
      </w:r>
      <w:r w:rsidR="00061B78" w:rsidRPr="00856741">
        <w:rPr>
          <w:highlight w:val="yellow"/>
        </w:rPr>
        <w:t>Assistenz</w:t>
      </w:r>
      <w:r w:rsidR="0045714E" w:rsidRPr="00856741">
        <w:rPr>
          <w:highlight w:val="yellow"/>
        </w:rPr>
        <w:t xml:space="preserve"> benötig</w:t>
      </w:r>
      <w:r w:rsidR="00F65A07" w:rsidRPr="00856741">
        <w:rPr>
          <w:highlight w:val="yellow"/>
        </w:rPr>
        <w:t>t</w:t>
      </w:r>
      <w:r w:rsidR="00531791" w:rsidRPr="00856741">
        <w:rPr>
          <w:highlight w:val="yellow"/>
        </w:rPr>
        <w:t xml:space="preserve"> </w:t>
      </w:r>
      <w:r w:rsidR="0045714E" w:rsidRPr="00856741">
        <w:rPr>
          <w:highlight w:val="yellow"/>
        </w:rPr>
        <w:t>oder die Messung abbrechen möchte.</w:t>
      </w:r>
    </w:p>
    <w:p w14:paraId="6AD149F6" w14:textId="77777777" w:rsidR="00234275" w:rsidRPr="00856741" w:rsidRDefault="00234275" w:rsidP="004E4622">
      <w:pPr>
        <w:spacing w:line="276" w:lineRule="auto"/>
        <w:rPr>
          <w:highlight w:val="yellow"/>
        </w:rPr>
      </w:pPr>
    </w:p>
    <w:p w14:paraId="74DBE66C" w14:textId="1658D89A" w:rsidR="00234275" w:rsidRPr="00856741" w:rsidRDefault="00234275" w:rsidP="004E4622">
      <w:pPr>
        <w:spacing w:line="276" w:lineRule="auto"/>
        <w:rPr>
          <w:highlight w:val="yellow"/>
        </w:rPr>
      </w:pPr>
      <w:r w:rsidRPr="00856741">
        <w:rPr>
          <w:highlight w:val="yellow"/>
        </w:rPr>
        <w:t xml:space="preserve">4) </w:t>
      </w:r>
      <w:r w:rsidR="002E574C" w:rsidRPr="00856741">
        <w:rPr>
          <w:highlight w:val="yellow"/>
        </w:rPr>
        <w:t xml:space="preserve">Der Versuchsleiter verbleibt im separaten Raum, </w:t>
      </w:r>
      <w:r w:rsidR="00D72384">
        <w:rPr>
          <w:highlight w:val="yellow"/>
        </w:rPr>
        <w:t xml:space="preserve">ohne in das Experiment </w:t>
      </w:r>
      <w:r w:rsidR="00C26AAD">
        <w:rPr>
          <w:highlight w:val="yellow"/>
        </w:rPr>
        <w:t xml:space="preserve">einzugreifen </w:t>
      </w:r>
      <w:r w:rsidR="00D72384">
        <w:rPr>
          <w:highlight w:val="yellow"/>
        </w:rPr>
        <w:t>oder</w:t>
      </w:r>
      <w:r w:rsidR="00D72384" w:rsidRPr="001D2196">
        <w:rPr>
          <w:highlight w:val="yellow"/>
        </w:rPr>
        <w:t xml:space="preserve"> </w:t>
      </w:r>
      <w:r w:rsidR="00C26AAD">
        <w:rPr>
          <w:highlight w:val="yellow"/>
        </w:rPr>
        <w:t>dieses zu überwachen</w:t>
      </w:r>
      <w:r w:rsidR="00D72384">
        <w:rPr>
          <w:highlight w:val="yellow"/>
        </w:rPr>
        <w:t>,</w:t>
      </w:r>
      <w:r w:rsidR="00D72384" w:rsidRPr="00856741">
        <w:rPr>
          <w:highlight w:val="yellow"/>
        </w:rPr>
        <w:t xml:space="preserve"> </w:t>
      </w:r>
      <w:r w:rsidR="002E574C" w:rsidRPr="00856741">
        <w:rPr>
          <w:highlight w:val="yellow"/>
        </w:rPr>
        <w:t>bis der/die Teilnehmende aufwacht und das Schlafzimmer verlässt</w:t>
      </w:r>
      <w:r w:rsidR="00D4040D">
        <w:rPr>
          <w:highlight w:val="yellow"/>
        </w:rPr>
        <w:t xml:space="preserve"> oder den Versuchsleiter </w:t>
      </w:r>
      <w:r w:rsidR="00761A3D">
        <w:rPr>
          <w:highlight w:val="yellow"/>
        </w:rPr>
        <w:t xml:space="preserve">nach Bedarf </w:t>
      </w:r>
      <w:r w:rsidR="002A0A50">
        <w:rPr>
          <w:highlight w:val="yellow"/>
        </w:rPr>
        <w:t>hereinbittet</w:t>
      </w:r>
      <w:r w:rsidR="00D4040D">
        <w:rPr>
          <w:highlight w:val="yellow"/>
        </w:rPr>
        <w:t>.</w:t>
      </w:r>
    </w:p>
    <w:p w14:paraId="43264F58" w14:textId="77777777" w:rsidR="009904E4" w:rsidRPr="00856741" w:rsidRDefault="009904E4" w:rsidP="009904E4">
      <w:pPr>
        <w:spacing w:line="276" w:lineRule="auto"/>
        <w:rPr>
          <w:highlight w:val="yellow"/>
        </w:rPr>
      </w:pPr>
    </w:p>
    <w:p w14:paraId="2FBECB32" w14:textId="77777777" w:rsidR="009904E4" w:rsidRPr="00856741" w:rsidRDefault="009904E4" w:rsidP="009904E4">
      <w:pPr>
        <w:spacing w:line="276" w:lineRule="auto"/>
        <w:rPr>
          <w:highlight w:val="yellow"/>
        </w:rPr>
      </w:pPr>
      <w:r w:rsidRPr="00856741">
        <w:rPr>
          <w:highlight w:val="yellow"/>
        </w:rPr>
        <w:t>München, den .............................</w:t>
      </w:r>
    </w:p>
    <w:p w14:paraId="45860A0A" w14:textId="77777777" w:rsidR="009904E4" w:rsidRPr="00856741" w:rsidRDefault="009904E4" w:rsidP="009904E4">
      <w:pPr>
        <w:spacing w:line="276" w:lineRule="auto"/>
        <w:rPr>
          <w:highlight w:val="yellow"/>
        </w:rPr>
      </w:pPr>
    </w:p>
    <w:p w14:paraId="423C0969" w14:textId="77777777" w:rsidR="009904E4" w:rsidRPr="00856741" w:rsidRDefault="009904E4" w:rsidP="009904E4">
      <w:pPr>
        <w:spacing w:line="276" w:lineRule="auto"/>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9904E4" w:rsidRPr="00856741" w14:paraId="7B1B3C9E" w14:textId="77777777" w:rsidTr="00FF1B6E">
        <w:tc>
          <w:tcPr>
            <w:tcW w:w="4698" w:type="dxa"/>
          </w:tcPr>
          <w:p w14:paraId="1441CA94" w14:textId="77777777" w:rsidR="009904E4" w:rsidRPr="00856741" w:rsidRDefault="009904E4" w:rsidP="00FF1B6E">
            <w:pPr>
              <w:spacing w:line="276" w:lineRule="auto"/>
              <w:rPr>
                <w:highlight w:val="yellow"/>
              </w:rPr>
            </w:pPr>
          </w:p>
          <w:p w14:paraId="3B05438B" w14:textId="77777777" w:rsidR="009904E4" w:rsidRPr="00856741" w:rsidRDefault="009904E4" w:rsidP="00FF1B6E">
            <w:pPr>
              <w:spacing w:line="276" w:lineRule="auto"/>
              <w:rPr>
                <w:highlight w:val="yellow"/>
              </w:rPr>
            </w:pPr>
            <w:r w:rsidRPr="00856741">
              <w:rPr>
                <w:highlight w:val="yellow"/>
              </w:rPr>
              <w:t xml:space="preserve">..........................................................                </w:t>
            </w:r>
          </w:p>
        </w:tc>
        <w:tc>
          <w:tcPr>
            <w:tcW w:w="4698" w:type="dxa"/>
          </w:tcPr>
          <w:p w14:paraId="53FCF2AD" w14:textId="77777777" w:rsidR="009904E4" w:rsidRPr="00856741" w:rsidRDefault="009904E4" w:rsidP="00FF1B6E">
            <w:pPr>
              <w:spacing w:line="276" w:lineRule="auto"/>
              <w:jc w:val="right"/>
              <w:rPr>
                <w:highlight w:val="yellow"/>
              </w:rPr>
            </w:pPr>
          </w:p>
          <w:p w14:paraId="29F6C61E" w14:textId="77777777" w:rsidR="009904E4" w:rsidRPr="00856741" w:rsidRDefault="009904E4" w:rsidP="00FF1B6E">
            <w:pPr>
              <w:spacing w:line="276" w:lineRule="auto"/>
              <w:jc w:val="right"/>
              <w:rPr>
                <w:highlight w:val="yellow"/>
              </w:rPr>
            </w:pPr>
            <w:r w:rsidRPr="00856741">
              <w:rPr>
                <w:highlight w:val="yellow"/>
              </w:rPr>
              <w:t>.....................................................</w:t>
            </w:r>
          </w:p>
        </w:tc>
      </w:tr>
      <w:tr w:rsidR="009904E4" w14:paraId="78A3F139" w14:textId="77777777" w:rsidTr="00FF1B6E">
        <w:tc>
          <w:tcPr>
            <w:tcW w:w="4698" w:type="dxa"/>
          </w:tcPr>
          <w:p w14:paraId="5EF183CA" w14:textId="0B807602" w:rsidR="009904E4" w:rsidRPr="00856741" w:rsidRDefault="009904E4" w:rsidP="00FF1B6E">
            <w:pPr>
              <w:spacing w:line="276" w:lineRule="auto"/>
              <w:rPr>
                <w:highlight w:val="yellow"/>
              </w:rPr>
            </w:pPr>
            <w:r w:rsidRPr="00856741">
              <w:rPr>
                <w:highlight w:val="yellow"/>
              </w:rPr>
              <w:t xml:space="preserve">(Name, Unterschrift des/r </w:t>
            </w:r>
            <w:r w:rsidR="00104FC0" w:rsidRPr="00856741">
              <w:rPr>
                <w:highlight w:val="yellow"/>
              </w:rPr>
              <w:t xml:space="preserve">Teilnehmenden)  </w:t>
            </w:r>
            <w:r w:rsidRPr="00856741">
              <w:rPr>
                <w:highlight w:val="yellow"/>
              </w:rPr>
              <w:t xml:space="preserve">            </w:t>
            </w:r>
          </w:p>
        </w:tc>
        <w:tc>
          <w:tcPr>
            <w:tcW w:w="4698" w:type="dxa"/>
          </w:tcPr>
          <w:p w14:paraId="7259C91A" w14:textId="77777777" w:rsidR="009904E4" w:rsidRPr="00705CA1" w:rsidRDefault="009904E4" w:rsidP="00FF1B6E">
            <w:pPr>
              <w:spacing w:line="276" w:lineRule="auto"/>
              <w:jc w:val="right"/>
            </w:pPr>
            <w:r w:rsidRPr="00856741">
              <w:rPr>
                <w:highlight w:val="yellow"/>
              </w:rPr>
              <w:t>(Name, Unterschrift des Prüfers)</w:t>
            </w:r>
          </w:p>
          <w:p w14:paraId="7984D9C9" w14:textId="77777777" w:rsidR="009904E4" w:rsidRDefault="009904E4" w:rsidP="00FF1B6E">
            <w:pPr>
              <w:spacing w:line="276" w:lineRule="auto"/>
              <w:jc w:val="right"/>
            </w:pPr>
          </w:p>
        </w:tc>
      </w:tr>
    </w:tbl>
    <w:p w14:paraId="38C43565" w14:textId="77777777" w:rsidR="009904E4" w:rsidRPr="004400F3" w:rsidRDefault="009904E4" w:rsidP="00587D6C">
      <w:pPr>
        <w:spacing w:line="276" w:lineRule="auto"/>
        <w:jc w:val="center"/>
        <w:rPr>
          <w:b/>
          <w:bCs/>
          <w:sz w:val="30"/>
          <w:szCs w:val="30"/>
        </w:rPr>
      </w:pPr>
    </w:p>
    <w:p w14:paraId="7C707CBE" w14:textId="11EBD454" w:rsidR="00587D6C" w:rsidRDefault="00587D6C">
      <w:pPr>
        <w:spacing w:line="240" w:lineRule="auto"/>
        <w:rPr>
          <w:b/>
          <w:bCs/>
          <w:sz w:val="30"/>
          <w:szCs w:val="30"/>
          <w:highlight w:val="yellow"/>
        </w:rPr>
      </w:pPr>
    </w:p>
    <w:p w14:paraId="2F3AF6AD" w14:textId="77777777" w:rsidR="00587D6C" w:rsidRDefault="00587D6C">
      <w:pPr>
        <w:spacing w:line="240" w:lineRule="auto"/>
        <w:rPr>
          <w:b/>
          <w:bCs/>
          <w:sz w:val="30"/>
          <w:szCs w:val="30"/>
          <w:highlight w:val="yellow"/>
        </w:rPr>
      </w:pPr>
      <w:r>
        <w:rPr>
          <w:b/>
          <w:bCs/>
          <w:sz w:val="30"/>
          <w:szCs w:val="30"/>
          <w:highlight w:val="yellow"/>
        </w:rPr>
        <w:br w:type="page"/>
      </w:r>
    </w:p>
    <w:p w14:paraId="27DAF743" w14:textId="24F39229" w:rsidR="004400F3" w:rsidRPr="004400F3" w:rsidRDefault="004400F3" w:rsidP="004400F3">
      <w:pPr>
        <w:spacing w:line="276" w:lineRule="auto"/>
        <w:jc w:val="center"/>
        <w:rPr>
          <w:b/>
          <w:bCs/>
          <w:sz w:val="30"/>
          <w:szCs w:val="30"/>
        </w:rPr>
      </w:pPr>
      <w:r w:rsidRPr="008855E2">
        <w:rPr>
          <w:b/>
          <w:bCs/>
          <w:sz w:val="30"/>
          <w:szCs w:val="30"/>
          <w:highlight w:val="yellow"/>
        </w:rPr>
        <w:lastRenderedPageBreak/>
        <w:t>Einwilligungserklärung</w:t>
      </w:r>
      <w:r w:rsidR="008855E2" w:rsidRPr="008855E2">
        <w:rPr>
          <w:b/>
          <w:bCs/>
          <w:sz w:val="30"/>
          <w:szCs w:val="30"/>
          <w:highlight w:val="yellow"/>
        </w:rPr>
        <w:t>: Studienteilnahme</w:t>
      </w:r>
    </w:p>
    <w:p w14:paraId="164C9764" w14:textId="77777777" w:rsidR="004400F3" w:rsidRPr="004400F3" w:rsidRDefault="004400F3" w:rsidP="004400F3">
      <w:pPr>
        <w:spacing w:line="276" w:lineRule="auto"/>
        <w:rPr>
          <w:b/>
          <w:bCs/>
        </w:rPr>
      </w:pPr>
    </w:p>
    <w:p w14:paraId="135886D6" w14:textId="77777777" w:rsidR="004400F3" w:rsidRPr="004400F3" w:rsidRDefault="004400F3" w:rsidP="004400F3">
      <w:pPr>
        <w:spacing w:line="276" w:lineRule="auto"/>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4327"/>
      </w:tblGrid>
      <w:tr w:rsidR="004400F3" w14:paraId="52B16390" w14:textId="77777777" w:rsidTr="004400F3">
        <w:tc>
          <w:tcPr>
            <w:tcW w:w="4698" w:type="dxa"/>
          </w:tcPr>
          <w:p w14:paraId="133F51CD" w14:textId="77777777" w:rsidR="004400F3" w:rsidRDefault="004400F3" w:rsidP="004400F3">
            <w:pPr>
              <w:spacing w:line="276" w:lineRule="auto"/>
            </w:pPr>
          </w:p>
          <w:p w14:paraId="172A6307" w14:textId="11DAD58E" w:rsidR="004400F3" w:rsidRDefault="004400F3" w:rsidP="004400F3">
            <w:pPr>
              <w:spacing w:line="276" w:lineRule="auto"/>
            </w:pPr>
            <w:r w:rsidRPr="004400F3">
              <w:t xml:space="preserve">........................................................................                </w:t>
            </w:r>
          </w:p>
        </w:tc>
        <w:tc>
          <w:tcPr>
            <w:tcW w:w="4698" w:type="dxa"/>
          </w:tcPr>
          <w:p w14:paraId="35CCFA6B" w14:textId="77777777" w:rsidR="004400F3" w:rsidRDefault="004400F3" w:rsidP="004400F3">
            <w:pPr>
              <w:spacing w:line="276" w:lineRule="auto"/>
              <w:jc w:val="right"/>
            </w:pPr>
          </w:p>
          <w:p w14:paraId="5025BC30" w14:textId="0E510A6E" w:rsidR="004400F3" w:rsidRDefault="001833BE" w:rsidP="004400F3">
            <w:pPr>
              <w:spacing w:line="276" w:lineRule="auto"/>
              <w:jc w:val="right"/>
            </w:pPr>
            <w:r>
              <w:t>..</w:t>
            </w:r>
            <w:r w:rsidR="004400F3" w:rsidRPr="004400F3">
              <w:t>..........................</w:t>
            </w:r>
          </w:p>
        </w:tc>
      </w:tr>
      <w:tr w:rsidR="004400F3" w14:paraId="603BC950" w14:textId="77777777" w:rsidTr="004400F3">
        <w:tc>
          <w:tcPr>
            <w:tcW w:w="4698" w:type="dxa"/>
          </w:tcPr>
          <w:p w14:paraId="7A457B41" w14:textId="69CDA90A" w:rsidR="004400F3" w:rsidRDefault="004400F3" w:rsidP="004400F3">
            <w:pPr>
              <w:spacing w:line="276" w:lineRule="auto"/>
            </w:pPr>
            <w:r w:rsidRPr="004400F3">
              <w:t>Name, V</w:t>
            </w:r>
            <w:r>
              <w:t>o</w:t>
            </w:r>
            <w:r w:rsidRPr="004400F3">
              <w:t xml:space="preserve">rname                                </w:t>
            </w:r>
          </w:p>
        </w:tc>
        <w:tc>
          <w:tcPr>
            <w:tcW w:w="4698" w:type="dxa"/>
          </w:tcPr>
          <w:p w14:paraId="7C98241C" w14:textId="77777777" w:rsidR="004400F3" w:rsidRPr="004400F3" w:rsidRDefault="004400F3" w:rsidP="004400F3">
            <w:pPr>
              <w:spacing w:line="276" w:lineRule="auto"/>
              <w:jc w:val="right"/>
            </w:pPr>
            <w:r w:rsidRPr="004400F3">
              <w:t>Geburtsdatum</w:t>
            </w:r>
          </w:p>
          <w:p w14:paraId="569654B0" w14:textId="77777777" w:rsidR="004400F3" w:rsidRDefault="004400F3" w:rsidP="004400F3">
            <w:pPr>
              <w:spacing w:line="276" w:lineRule="auto"/>
              <w:jc w:val="right"/>
            </w:pPr>
          </w:p>
        </w:tc>
      </w:tr>
    </w:tbl>
    <w:p w14:paraId="445646E1" w14:textId="77777777" w:rsidR="004400F3" w:rsidRPr="004400F3" w:rsidRDefault="004400F3" w:rsidP="004400F3">
      <w:pPr>
        <w:spacing w:line="276" w:lineRule="auto"/>
      </w:pPr>
    </w:p>
    <w:p w14:paraId="3CE9EC52" w14:textId="77777777" w:rsidR="004400F3" w:rsidRPr="004400F3" w:rsidRDefault="004400F3" w:rsidP="004400F3">
      <w:pPr>
        <w:spacing w:line="276" w:lineRule="auto"/>
      </w:pPr>
      <w:r w:rsidRPr="004400F3">
        <w:t>1) Titel des geplanten Forschungsvorhabens</w:t>
      </w:r>
    </w:p>
    <w:p w14:paraId="751BE3AC" w14:textId="04D56A70" w:rsidR="004400F3" w:rsidRPr="004400F3" w:rsidRDefault="004400F3" w:rsidP="004400F3">
      <w:pPr>
        <w:spacing w:line="276" w:lineRule="auto"/>
      </w:pPr>
      <w:r w:rsidRPr="004400F3">
        <w:t>Untersuchung von Bewusstseinsniveaus während des Schlafs mittels visueller Flicker-Stimulation im Gamma-Bereich</w:t>
      </w:r>
      <w:r w:rsidR="00911F18">
        <w:t>.</w:t>
      </w:r>
    </w:p>
    <w:p w14:paraId="49FA2E2D" w14:textId="77777777" w:rsidR="004400F3" w:rsidRPr="004400F3" w:rsidRDefault="004400F3" w:rsidP="004400F3">
      <w:pPr>
        <w:spacing w:line="276" w:lineRule="auto"/>
      </w:pPr>
    </w:p>
    <w:p w14:paraId="1DCA5562" w14:textId="77777777" w:rsidR="004400F3" w:rsidRPr="004400F3" w:rsidRDefault="004400F3" w:rsidP="004400F3">
      <w:pPr>
        <w:spacing w:line="276" w:lineRule="auto"/>
      </w:pPr>
      <w:r w:rsidRPr="004400F3">
        <w:t>2) Freiwilligkeit der Teilnahme</w:t>
      </w:r>
    </w:p>
    <w:p w14:paraId="763A4CB1" w14:textId="77777777" w:rsidR="004400F3" w:rsidRPr="004400F3" w:rsidRDefault="004400F3" w:rsidP="004400F3">
      <w:pPr>
        <w:spacing w:line="276" w:lineRule="auto"/>
      </w:pPr>
      <w:r w:rsidRPr="004400F3">
        <w:t>Die Teilnahme an der Studie ist freiwillig. Die Untersuchungen können auf Ihren Wunsch hin jederzeit sofort abgebrochen werden.</w:t>
      </w:r>
    </w:p>
    <w:p w14:paraId="359D1611" w14:textId="77777777" w:rsidR="004400F3" w:rsidRPr="004400F3" w:rsidRDefault="004400F3" w:rsidP="004400F3">
      <w:pPr>
        <w:spacing w:line="276" w:lineRule="auto"/>
      </w:pPr>
    </w:p>
    <w:p w14:paraId="66645613" w14:textId="3314744C" w:rsidR="004400F3" w:rsidRPr="004400F3" w:rsidRDefault="004400F3" w:rsidP="004400F3">
      <w:pPr>
        <w:spacing w:line="276" w:lineRule="auto"/>
      </w:pPr>
      <w:r w:rsidRPr="004400F3">
        <w:t xml:space="preserve">3) Rücktrittsmöglichkeit </w:t>
      </w:r>
    </w:p>
    <w:p w14:paraId="3247172E" w14:textId="77777777" w:rsidR="004400F3" w:rsidRPr="004400F3" w:rsidRDefault="004400F3" w:rsidP="004400F3">
      <w:pPr>
        <w:spacing w:line="276" w:lineRule="auto"/>
      </w:pPr>
      <w:r w:rsidRPr="004400F3">
        <w:t>Sie können jederzeit und ohne Angabe von Gründen Ihr Einverständnis zur Teilnahme an dem Forschungsvorhaben zurücknehmen, ohne dass Ihnen hieraus Nachteile entstehen.</w:t>
      </w:r>
    </w:p>
    <w:p w14:paraId="6C511859" w14:textId="77777777" w:rsidR="004400F3" w:rsidRPr="004400F3" w:rsidRDefault="004400F3" w:rsidP="004400F3">
      <w:pPr>
        <w:spacing w:line="276" w:lineRule="auto"/>
      </w:pPr>
    </w:p>
    <w:p w14:paraId="7E2009F6" w14:textId="77777777" w:rsidR="004400F3" w:rsidRPr="004400F3" w:rsidRDefault="004400F3" w:rsidP="004400F3">
      <w:pPr>
        <w:spacing w:line="276" w:lineRule="auto"/>
      </w:pPr>
      <w:r w:rsidRPr="004400F3">
        <w:t>4) Datenschutzrechtliche Einwilligungserklärung</w:t>
      </w:r>
    </w:p>
    <w:p w14:paraId="2E2B177B" w14:textId="77777777" w:rsidR="004400F3" w:rsidRPr="004400F3" w:rsidRDefault="004400F3" w:rsidP="004400F3">
      <w:pPr>
        <w:spacing w:line="276" w:lineRule="auto"/>
      </w:pPr>
      <w:r w:rsidRPr="004400F3">
        <w:t>Ich bin mit der Erhebung und Verwendung persönlicher Daten und Befunddaten nach Maßgabe der Probandeninformation einverstanden.</w:t>
      </w:r>
    </w:p>
    <w:p w14:paraId="46309FED" w14:textId="77777777" w:rsidR="004400F3" w:rsidRPr="004400F3" w:rsidRDefault="004400F3" w:rsidP="004400F3">
      <w:pPr>
        <w:spacing w:line="276" w:lineRule="auto"/>
      </w:pPr>
    </w:p>
    <w:p w14:paraId="5274238F" w14:textId="77777777" w:rsidR="004400F3" w:rsidRPr="004400F3" w:rsidRDefault="004400F3" w:rsidP="004400F3">
      <w:pPr>
        <w:spacing w:line="276" w:lineRule="auto"/>
      </w:pPr>
      <w:r w:rsidRPr="004400F3">
        <w:t>Ich erkläre mich bereit, an der o.g. Studie freiwillig teilzunehmen.</w:t>
      </w:r>
    </w:p>
    <w:p w14:paraId="4C850455" w14:textId="77777777" w:rsidR="004400F3" w:rsidRPr="004400F3" w:rsidRDefault="004400F3" w:rsidP="004400F3">
      <w:pPr>
        <w:spacing w:line="276" w:lineRule="auto"/>
      </w:pPr>
    </w:p>
    <w:p w14:paraId="2604137D" w14:textId="77777777" w:rsidR="004400F3" w:rsidRPr="004400F3" w:rsidRDefault="004400F3" w:rsidP="004400F3">
      <w:pPr>
        <w:spacing w:line="276" w:lineRule="auto"/>
      </w:pPr>
      <w:r w:rsidRPr="004400F3">
        <w:t>München, den .............................</w:t>
      </w:r>
    </w:p>
    <w:p w14:paraId="54B63F8C" w14:textId="5625EA6F" w:rsidR="00675499" w:rsidRDefault="00675499" w:rsidP="004400F3">
      <w:pPr>
        <w:spacing w:line="276" w:lineRule="auto"/>
      </w:pPr>
    </w:p>
    <w:p w14:paraId="079F7FD1" w14:textId="77777777" w:rsidR="00705CA1" w:rsidRDefault="00705CA1" w:rsidP="004400F3">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675499" w14:paraId="01954530" w14:textId="77777777" w:rsidTr="005E0117">
        <w:tc>
          <w:tcPr>
            <w:tcW w:w="4698" w:type="dxa"/>
          </w:tcPr>
          <w:p w14:paraId="452B5F34" w14:textId="77777777" w:rsidR="00675499" w:rsidRDefault="00675499" w:rsidP="005E0117">
            <w:pPr>
              <w:spacing w:line="276" w:lineRule="auto"/>
            </w:pPr>
          </w:p>
          <w:p w14:paraId="2BF025DC" w14:textId="6B3472D3" w:rsidR="00675499" w:rsidRDefault="00705CA1" w:rsidP="005E0117">
            <w:pPr>
              <w:spacing w:line="276" w:lineRule="auto"/>
            </w:pPr>
            <w:r w:rsidRPr="004400F3">
              <w:t xml:space="preserve">..........................................................                </w:t>
            </w:r>
          </w:p>
        </w:tc>
        <w:tc>
          <w:tcPr>
            <w:tcW w:w="4698" w:type="dxa"/>
          </w:tcPr>
          <w:p w14:paraId="36E925D7" w14:textId="77777777" w:rsidR="00675499" w:rsidRDefault="00675499" w:rsidP="005E0117">
            <w:pPr>
              <w:spacing w:line="276" w:lineRule="auto"/>
              <w:jc w:val="right"/>
            </w:pPr>
          </w:p>
          <w:p w14:paraId="295D766F" w14:textId="22C86CC6" w:rsidR="00675499" w:rsidRDefault="00705CA1" w:rsidP="005E0117">
            <w:pPr>
              <w:spacing w:line="276" w:lineRule="auto"/>
              <w:jc w:val="right"/>
            </w:pPr>
            <w:r w:rsidRPr="004400F3">
              <w:t>.....................................................</w:t>
            </w:r>
          </w:p>
        </w:tc>
      </w:tr>
      <w:tr w:rsidR="00675499" w14:paraId="0E960DE2" w14:textId="77777777" w:rsidTr="005E0117">
        <w:tc>
          <w:tcPr>
            <w:tcW w:w="4698" w:type="dxa"/>
          </w:tcPr>
          <w:p w14:paraId="568BF324" w14:textId="59FB5E63" w:rsidR="00675499" w:rsidRDefault="00675499" w:rsidP="005E0117">
            <w:pPr>
              <w:spacing w:line="276" w:lineRule="auto"/>
            </w:pPr>
            <w:r w:rsidRPr="004400F3">
              <w:t>(Name, Unterschrift des</w:t>
            </w:r>
            <w:r>
              <w:t>/r</w:t>
            </w:r>
            <w:r w:rsidRPr="004400F3">
              <w:t xml:space="preserve"> </w:t>
            </w:r>
            <w:r w:rsidR="00104FC0">
              <w:t>Teilnehmenden</w:t>
            </w:r>
            <w:r w:rsidR="00104FC0" w:rsidRPr="004400F3">
              <w:t xml:space="preserve">)  </w:t>
            </w:r>
            <w:r w:rsidRPr="004400F3">
              <w:t xml:space="preserve">             </w:t>
            </w:r>
          </w:p>
        </w:tc>
        <w:tc>
          <w:tcPr>
            <w:tcW w:w="4698" w:type="dxa"/>
          </w:tcPr>
          <w:p w14:paraId="61272649" w14:textId="77777777" w:rsidR="00705CA1" w:rsidRPr="00705CA1" w:rsidRDefault="00705CA1" w:rsidP="00705CA1">
            <w:pPr>
              <w:spacing w:line="276" w:lineRule="auto"/>
              <w:jc w:val="right"/>
            </w:pPr>
            <w:r w:rsidRPr="00705CA1">
              <w:t>(Name, Unterschrift des Prüfers)</w:t>
            </w:r>
          </w:p>
          <w:p w14:paraId="39AF211C" w14:textId="77777777" w:rsidR="00675499" w:rsidRDefault="00675499" w:rsidP="005E0117">
            <w:pPr>
              <w:spacing w:line="276" w:lineRule="auto"/>
              <w:jc w:val="right"/>
            </w:pPr>
          </w:p>
        </w:tc>
      </w:tr>
    </w:tbl>
    <w:p w14:paraId="0FD6F96C" w14:textId="42B64127" w:rsidR="00A75082" w:rsidRDefault="00A75082" w:rsidP="004400F3">
      <w:pPr>
        <w:spacing w:line="276" w:lineRule="auto"/>
      </w:pPr>
    </w:p>
    <w:p w14:paraId="64EE4437" w14:textId="77777777" w:rsidR="00A75082" w:rsidRDefault="00A75082">
      <w:pPr>
        <w:spacing w:line="240" w:lineRule="auto"/>
      </w:pPr>
      <w:r>
        <w:br w:type="page"/>
      </w:r>
    </w:p>
    <w:p w14:paraId="50B209C1" w14:textId="759FD655" w:rsidR="00A75082" w:rsidRDefault="00A75082" w:rsidP="00A75082">
      <w:pPr>
        <w:jc w:val="right"/>
      </w:pPr>
      <w:r>
        <w:rPr>
          <w:rFonts w:ascii="Calibri" w:hAnsi="Calibri" w:cs="Calibri"/>
          <w:noProof/>
          <w:szCs w:val="24"/>
        </w:rPr>
        <w:lastRenderedPageBreak/>
        <w:drawing>
          <wp:anchor distT="0" distB="0" distL="114300" distR="114300" simplePos="0" relativeHeight="251661312" behindDoc="0" locked="0" layoutInCell="1" allowOverlap="1" wp14:anchorId="0FEE6D39" wp14:editId="3F6F4F15">
            <wp:simplePos x="0" y="0"/>
            <wp:positionH relativeFrom="column">
              <wp:posOffset>53340</wp:posOffset>
            </wp:positionH>
            <wp:positionV relativeFrom="paragraph">
              <wp:posOffset>0</wp:posOffset>
            </wp:positionV>
            <wp:extent cx="2072640" cy="997585"/>
            <wp:effectExtent l="0" t="0" r="3810" b="0"/>
            <wp:wrapSquare wrapText="bothSides"/>
            <wp:docPr id="2"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t>Exp. Psychology, Fakultät 11, LMU München</w:t>
      </w:r>
    </w:p>
    <w:p w14:paraId="592D0C99" w14:textId="77777777" w:rsidR="00A75082" w:rsidRDefault="00A75082" w:rsidP="00A75082">
      <w:pPr>
        <w:jc w:val="right"/>
      </w:pPr>
      <w:r>
        <w:t>Dr. Paul Taylor</w:t>
      </w:r>
    </w:p>
    <w:p w14:paraId="30494178" w14:textId="77777777" w:rsidR="00A75082" w:rsidRDefault="00A75082" w:rsidP="00A75082">
      <w:pPr>
        <w:jc w:val="right"/>
      </w:pPr>
    </w:p>
    <w:p w14:paraId="0561640D" w14:textId="77777777" w:rsidR="00A75082" w:rsidRDefault="00A75082" w:rsidP="00A75082">
      <w:pPr>
        <w:jc w:val="right"/>
      </w:pPr>
      <w:r>
        <w:t>Ansprechpartner für eventuelle Rückfragen:</w:t>
      </w:r>
    </w:p>
    <w:p w14:paraId="0447F6D5" w14:textId="7E19FE05" w:rsidR="00A75082" w:rsidRDefault="00A75082" w:rsidP="00A75082">
      <w:pPr>
        <w:jc w:val="right"/>
      </w:pPr>
      <w:r>
        <w:t>Dr. Paul Taylor</w:t>
      </w:r>
    </w:p>
    <w:p w14:paraId="4632FD54" w14:textId="6F04B619" w:rsidR="00104FC0" w:rsidRDefault="00104FC0" w:rsidP="00104FC0">
      <w:pPr>
        <w:jc w:val="right"/>
      </w:pPr>
      <w:r w:rsidRPr="004A4C2C">
        <w:rPr>
          <w:highlight w:val="yellow"/>
        </w:rPr>
        <w:t>paul.taylor@psy.lmu.de</w:t>
      </w:r>
    </w:p>
    <w:p w14:paraId="57D4EE05" w14:textId="77777777" w:rsidR="00A75082" w:rsidRDefault="00A75082" w:rsidP="00A75082">
      <w:pPr>
        <w:jc w:val="right"/>
      </w:pPr>
      <w:r>
        <w:t xml:space="preserve">Telefon: </w:t>
      </w:r>
      <w:r w:rsidRPr="0050553D">
        <w:t>+49 (89) / 2180 6302</w:t>
      </w:r>
    </w:p>
    <w:p w14:paraId="1EBC08D7" w14:textId="77777777" w:rsidR="00A75082" w:rsidRDefault="00A75082" w:rsidP="00A75082">
      <w:pPr>
        <w:jc w:val="right"/>
      </w:pPr>
    </w:p>
    <w:p w14:paraId="2EABDD79" w14:textId="77777777" w:rsidR="00A75082" w:rsidRDefault="00A75082" w:rsidP="00A75082">
      <w:pPr>
        <w:jc w:val="right"/>
      </w:pPr>
    </w:p>
    <w:p w14:paraId="125C3BBC" w14:textId="77777777" w:rsidR="00A75082" w:rsidRDefault="00A75082" w:rsidP="00A75082">
      <w:pPr>
        <w:spacing w:line="276" w:lineRule="auto"/>
        <w:jc w:val="center"/>
        <w:rPr>
          <w:b/>
          <w:bCs/>
          <w:sz w:val="30"/>
          <w:szCs w:val="30"/>
        </w:rPr>
      </w:pPr>
    </w:p>
    <w:p w14:paraId="21E3FEE4" w14:textId="22A4B4DA" w:rsidR="00675499" w:rsidRDefault="004A22CF" w:rsidP="006E7338">
      <w:pPr>
        <w:spacing w:line="276" w:lineRule="auto"/>
        <w:jc w:val="center"/>
        <w:rPr>
          <w:b/>
          <w:bCs/>
          <w:sz w:val="30"/>
          <w:szCs w:val="30"/>
        </w:rPr>
      </w:pPr>
      <w:r>
        <w:rPr>
          <w:b/>
          <w:bCs/>
          <w:sz w:val="30"/>
          <w:szCs w:val="30"/>
        </w:rPr>
        <w:t xml:space="preserve">Fragebögen für die </w:t>
      </w:r>
      <w:r w:rsidR="00BB0695">
        <w:rPr>
          <w:b/>
          <w:bCs/>
          <w:sz w:val="30"/>
          <w:szCs w:val="30"/>
        </w:rPr>
        <w:t>Studient</w:t>
      </w:r>
      <w:r>
        <w:rPr>
          <w:b/>
          <w:bCs/>
          <w:sz w:val="30"/>
          <w:szCs w:val="30"/>
        </w:rPr>
        <w:t>eilnahme</w:t>
      </w:r>
    </w:p>
    <w:p w14:paraId="23BADC39" w14:textId="5DEDAE56" w:rsidR="002D6F3D" w:rsidRDefault="002D6F3D" w:rsidP="006E7338">
      <w:pPr>
        <w:spacing w:line="276" w:lineRule="auto"/>
        <w:jc w:val="center"/>
        <w:rPr>
          <w:b/>
          <w:bCs/>
          <w:sz w:val="30"/>
          <w:szCs w:val="30"/>
        </w:rPr>
      </w:pPr>
    </w:p>
    <w:p w14:paraId="59FBA7D7" w14:textId="77777777" w:rsidR="002D6F3D" w:rsidRDefault="002D6F3D" w:rsidP="002D6F3D">
      <w:pPr>
        <w:spacing w:line="276" w:lineRule="auto"/>
      </w:pPr>
      <w:r>
        <w:t>Datum: __________________________</w:t>
      </w:r>
    </w:p>
    <w:p w14:paraId="2662D646" w14:textId="77777777" w:rsidR="002D6F3D" w:rsidRDefault="002D6F3D" w:rsidP="002D6F3D">
      <w:pPr>
        <w:spacing w:line="276" w:lineRule="auto"/>
      </w:pPr>
      <w:r>
        <w:t>VP-Pseudonym:____________________</w:t>
      </w:r>
    </w:p>
    <w:p w14:paraId="38C2F5E0" w14:textId="77777777" w:rsidR="002D6F3D" w:rsidRDefault="002D6F3D" w:rsidP="002D6F3D">
      <w:pPr>
        <w:spacing w:line="276" w:lineRule="auto"/>
      </w:pPr>
      <w:r>
        <w:t xml:space="preserve"> </w:t>
      </w:r>
    </w:p>
    <w:p w14:paraId="2A5F5FED" w14:textId="77777777" w:rsidR="002D6F3D" w:rsidRDefault="002D6F3D" w:rsidP="002D6F3D">
      <w:pPr>
        <w:spacing w:line="276" w:lineRule="auto"/>
      </w:pPr>
      <w:r>
        <w:t>Alter:__________ Jahre</w:t>
      </w:r>
    </w:p>
    <w:p w14:paraId="27EFE0DD" w14:textId="77777777" w:rsidR="002D6F3D" w:rsidRDefault="002D6F3D" w:rsidP="002D6F3D">
      <w:pPr>
        <w:spacing w:line="276" w:lineRule="auto"/>
      </w:pPr>
      <w:r>
        <w:t>Geschlecht:        □ weibl.           □ männl.             □ divers</w:t>
      </w:r>
    </w:p>
    <w:p w14:paraId="389248FD" w14:textId="77777777" w:rsidR="002D6F3D" w:rsidRDefault="002D6F3D" w:rsidP="002D6F3D">
      <w:pPr>
        <w:spacing w:line="276" w:lineRule="auto"/>
      </w:pPr>
    </w:p>
    <w:p w14:paraId="5F06EF6B" w14:textId="77777777" w:rsidR="002D6F3D" w:rsidRDefault="002D6F3D" w:rsidP="002D6F3D">
      <w:pPr>
        <w:spacing w:line="276" w:lineRule="auto"/>
      </w:pPr>
      <w:r>
        <w:t>Händigkeit:</w:t>
      </w:r>
    </w:p>
    <w:p w14:paraId="281BD016" w14:textId="77777777" w:rsidR="002D6F3D" w:rsidRDefault="002D6F3D" w:rsidP="002D6F3D">
      <w:pPr>
        <w:spacing w:line="276" w:lineRule="auto"/>
      </w:pPr>
      <w:r>
        <w:t>Bitte geben Sie an, mit welcher Hand Sie folgende Tätigkeiten ausführen (RR=immer mit rechts, R=meist mit rechts, RL=mit rechts und links gleich häufig, L=meist mit links, LL=immer mit links)</w:t>
      </w:r>
    </w:p>
    <w:p w14:paraId="4E0AAB44" w14:textId="77777777" w:rsidR="002D6F3D" w:rsidRDefault="002D6F3D" w:rsidP="002D6F3D">
      <w:pPr>
        <w:spacing w:line="276" w:lineRule="auto"/>
      </w:pPr>
      <w:r>
        <w:t>Schreiben ______</w:t>
      </w:r>
    </w:p>
    <w:p w14:paraId="0A59304A" w14:textId="77777777" w:rsidR="002D6F3D" w:rsidRDefault="002D6F3D" w:rsidP="002D6F3D">
      <w:pPr>
        <w:spacing w:line="276" w:lineRule="auto"/>
      </w:pPr>
      <w:r>
        <w:t>Zeichnen________</w:t>
      </w:r>
    </w:p>
    <w:p w14:paraId="1A9E3F88" w14:textId="77777777" w:rsidR="002D6F3D" w:rsidRDefault="002D6F3D" w:rsidP="002D6F3D">
      <w:pPr>
        <w:spacing w:line="276" w:lineRule="auto"/>
      </w:pPr>
      <w:r>
        <w:t>Werfen________</w:t>
      </w:r>
    </w:p>
    <w:p w14:paraId="43F8042C" w14:textId="77777777" w:rsidR="002D6F3D" w:rsidRDefault="002D6F3D" w:rsidP="002D6F3D">
      <w:pPr>
        <w:spacing w:line="276" w:lineRule="auto"/>
      </w:pPr>
      <w:r>
        <w:t>Mit Schere schneiden_______</w:t>
      </w:r>
    </w:p>
    <w:p w14:paraId="1CC4D591" w14:textId="77777777" w:rsidR="002D6F3D" w:rsidRDefault="002D6F3D" w:rsidP="002D6F3D">
      <w:pPr>
        <w:spacing w:line="276" w:lineRule="auto"/>
      </w:pPr>
      <w:r>
        <w:t>Zähne putzen_________</w:t>
      </w:r>
    </w:p>
    <w:p w14:paraId="4641DD63" w14:textId="77777777" w:rsidR="002D6F3D" w:rsidRDefault="002D6F3D" w:rsidP="002D6F3D">
      <w:pPr>
        <w:spacing w:line="276" w:lineRule="auto"/>
      </w:pPr>
      <w:r>
        <w:t>Mit Messer schneiden (ohne Gabel)________</w:t>
      </w:r>
    </w:p>
    <w:p w14:paraId="67D70444" w14:textId="77777777" w:rsidR="002D6F3D" w:rsidRDefault="002D6F3D" w:rsidP="002D6F3D">
      <w:pPr>
        <w:spacing w:line="276" w:lineRule="auto"/>
      </w:pPr>
      <w:r>
        <w:t>Löffel benutzen________</w:t>
      </w:r>
    </w:p>
    <w:p w14:paraId="3ECB94B9" w14:textId="77777777" w:rsidR="002D6F3D" w:rsidRDefault="002D6F3D" w:rsidP="002D6F3D">
      <w:pPr>
        <w:spacing w:line="276" w:lineRule="auto"/>
      </w:pPr>
      <w:r>
        <w:t>Streichholz anzünden_______</w:t>
      </w:r>
    </w:p>
    <w:p w14:paraId="231545E4" w14:textId="77777777" w:rsidR="002D6F3D" w:rsidRDefault="002D6F3D" w:rsidP="002D6F3D">
      <w:pPr>
        <w:spacing w:line="276" w:lineRule="auto"/>
      </w:pPr>
      <w:r>
        <w:t>Dosendeckel öffnen_________</w:t>
      </w:r>
    </w:p>
    <w:p w14:paraId="0245F93B" w14:textId="59652304" w:rsidR="00CE5333" w:rsidRDefault="00CE5333">
      <w:pPr>
        <w:spacing w:line="240" w:lineRule="auto"/>
      </w:pPr>
      <w:r>
        <w:br w:type="page"/>
      </w:r>
    </w:p>
    <w:p w14:paraId="17FD3516" w14:textId="679CF589" w:rsidR="002D6F3D" w:rsidRPr="008626F8" w:rsidRDefault="00CE5333" w:rsidP="00CE5333">
      <w:pPr>
        <w:spacing w:line="276" w:lineRule="auto"/>
        <w:jc w:val="center"/>
        <w:rPr>
          <w:b/>
          <w:bCs/>
          <w:sz w:val="24"/>
          <w:szCs w:val="24"/>
        </w:rPr>
      </w:pPr>
      <w:r w:rsidRPr="008626F8">
        <w:rPr>
          <w:b/>
          <w:bCs/>
          <w:sz w:val="24"/>
          <w:szCs w:val="24"/>
        </w:rPr>
        <w:lastRenderedPageBreak/>
        <w:t>Checkliste zur Studienteilnahme</w:t>
      </w:r>
    </w:p>
    <w:p w14:paraId="0B847C76" w14:textId="74A77FB9" w:rsidR="00CE5333" w:rsidRDefault="00CE5333" w:rsidP="00CE5333">
      <w:pPr>
        <w:spacing w:line="276"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709"/>
        <w:gridCol w:w="754"/>
      </w:tblGrid>
      <w:tr w:rsidR="00CE5333" w14:paraId="342CC954" w14:textId="77777777" w:rsidTr="008626F8">
        <w:tc>
          <w:tcPr>
            <w:tcW w:w="7933" w:type="dxa"/>
          </w:tcPr>
          <w:p w14:paraId="375F7808" w14:textId="77777777" w:rsidR="00CE5333" w:rsidRDefault="00CE5333" w:rsidP="00CE5333">
            <w:pPr>
              <w:spacing w:line="276" w:lineRule="auto"/>
            </w:pPr>
          </w:p>
        </w:tc>
        <w:tc>
          <w:tcPr>
            <w:tcW w:w="709" w:type="dxa"/>
          </w:tcPr>
          <w:p w14:paraId="648C8F2A" w14:textId="19F99282" w:rsidR="00CE5333" w:rsidRDefault="00CE5333" w:rsidP="008626F8">
            <w:pPr>
              <w:spacing w:line="276" w:lineRule="auto"/>
              <w:jc w:val="center"/>
            </w:pPr>
            <w:r>
              <w:rPr>
                <w:b/>
                <w:bCs/>
                <w:color w:val="000000"/>
              </w:rPr>
              <w:t>Ja</w:t>
            </w:r>
          </w:p>
        </w:tc>
        <w:tc>
          <w:tcPr>
            <w:tcW w:w="754" w:type="dxa"/>
          </w:tcPr>
          <w:p w14:paraId="7F5D2A4D" w14:textId="167651E2" w:rsidR="00CE5333" w:rsidRDefault="00CE5333" w:rsidP="008626F8">
            <w:pPr>
              <w:spacing w:line="276" w:lineRule="auto"/>
              <w:jc w:val="center"/>
            </w:pPr>
            <w:r>
              <w:rPr>
                <w:b/>
                <w:bCs/>
                <w:color w:val="000000"/>
              </w:rPr>
              <w:t>Nein</w:t>
            </w:r>
          </w:p>
        </w:tc>
      </w:tr>
      <w:tr w:rsidR="004136BE" w14:paraId="1A99729F" w14:textId="77777777" w:rsidTr="00EC0462">
        <w:tc>
          <w:tcPr>
            <w:tcW w:w="7933" w:type="dxa"/>
          </w:tcPr>
          <w:p w14:paraId="35347103" w14:textId="22F31D75" w:rsidR="004136BE" w:rsidRDefault="004136BE" w:rsidP="008626F8">
            <w:pPr>
              <w:spacing w:after="240" w:line="276" w:lineRule="auto"/>
            </w:pPr>
            <w:r>
              <w:rPr>
                <w:color w:val="000000"/>
              </w:rPr>
              <w:t>Hatten Sie schon einmal einen Krampfanfall oder leide</w:t>
            </w:r>
            <w:r w:rsidR="00DB4BDF">
              <w:rPr>
                <w:color w:val="000000"/>
              </w:rPr>
              <w:t xml:space="preserve">t </w:t>
            </w:r>
            <w:r>
              <w:rPr>
                <w:color w:val="000000"/>
              </w:rPr>
              <w:t>jemand in Ihrer Familie an Epilepsie?</w:t>
            </w:r>
          </w:p>
        </w:tc>
        <w:tc>
          <w:tcPr>
            <w:tcW w:w="709" w:type="dxa"/>
            <w:vAlign w:val="center"/>
          </w:tcPr>
          <w:p w14:paraId="37E03D3B" w14:textId="53EC970A"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099E2AA" w14:textId="366B45DB" w:rsidR="004136BE" w:rsidRDefault="004136BE" w:rsidP="00EC0462">
            <w:pPr>
              <w:spacing w:after="240" w:line="276" w:lineRule="auto"/>
              <w:jc w:val="center"/>
            </w:pPr>
            <w:r>
              <w:rPr>
                <w:rFonts w:ascii="Segoe UI Emoji" w:hAnsi="Segoe UI Emoji" w:cs="Segoe UI Emoji"/>
                <w:color w:val="000000"/>
              </w:rPr>
              <w:t>⬜</w:t>
            </w:r>
          </w:p>
        </w:tc>
      </w:tr>
      <w:tr w:rsidR="004136BE" w14:paraId="2667B555" w14:textId="77777777" w:rsidTr="00EC0462">
        <w:tc>
          <w:tcPr>
            <w:tcW w:w="7933" w:type="dxa"/>
          </w:tcPr>
          <w:p w14:paraId="0BCEEF98" w14:textId="61FAF1C7" w:rsidR="004136BE" w:rsidRDefault="004136BE" w:rsidP="008626F8">
            <w:pPr>
              <w:spacing w:after="240" w:line="276" w:lineRule="auto"/>
            </w:pPr>
            <w:r>
              <w:rPr>
                <w:color w:val="000000"/>
              </w:rPr>
              <w:t>Waren Sie schon einmal wegen einer neurologischen oder psychiatrischen Erkrankung in Behandlung? z.B. Depression, neurochirurgische Eingriffe an Gehirn oder Wirbelsäule, Migräne, erhöhter intrakranieller Druck, Multiple Sklerose, sonstige.</w:t>
            </w:r>
          </w:p>
        </w:tc>
        <w:tc>
          <w:tcPr>
            <w:tcW w:w="709" w:type="dxa"/>
            <w:vAlign w:val="center"/>
          </w:tcPr>
          <w:p w14:paraId="1CCA45AE" w14:textId="4C63B9A0"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16DFE52D" w14:textId="28D50B83" w:rsidR="004136BE" w:rsidRDefault="004136BE" w:rsidP="00EC0462">
            <w:pPr>
              <w:spacing w:after="240" w:line="276" w:lineRule="auto"/>
              <w:jc w:val="center"/>
            </w:pPr>
            <w:r>
              <w:rPr>
                <w:rFonts w:ascii="Segoe UI Emoji" w:hAnsi="Segoe UI Emoji" w:cs="Segoe UI Emoji"/>
                <w:color w:val="000000"/>
              </w:rPr>
              <w:t>⬜</w:t>
            </w:r>
          </w:p>
        </w:tc>
      </w:tr>
      <w:tr w:rsidR="004136BE" w14:paraId="1E82EE1B" w14:textId="77777777" w:rsidTr="00EC0462">
        <w:tc>
          <w:tcPr>
            <w:tcW w:w="7933" w:type="dxa"/>
          </w:tcPr>
          <w:p w14:paraId="73A44A61" w14:textId="731A4E69" w:rsidR="004136BE" w:rsidRDefault="004136BE" w:rsidP="008626F8">
            <w:pPr>
              <w:spacing w:after="240" w:line="276" w:lineRule="auto"/>
            </w:pPr>
            <w:r>
              <w:rPr>
                <w:color w:val="000000"/>
              </w:rPr>
              <w:t>Haben Sie eine Rot-Grün-Schwäche oder sonstige visuelle Beschwerden?</w:t>
            </w:r>
          </w:p>
        </w:tc>
        <w:tc>
          <w:tcPr>
            <w:tcW w:w="709" w:type="dxa"/>
            <w:vAlign w:val="center"/>
          </w:tcPr>
          <w:p w14:paraId="00C6568A" w14:textId="1027790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3F2A3CE" w14:textId="555A0217" w:rsidR="004136BE" w:rsidRDefault="004136BE" w:rsidP="00EC0462">
            <w:pPr>
              <w:spacing w:after="240" w:line="276" w:lineRule="auto"/>
              <w:jc w:val="center"/>
            </w:pPr>
            <w:r>
              <w:rPr>
                <w:rFonts w:ascii="Segoe UI Emoji" w:hAnsi="Segoe UI Emoji" w:cs="Segoe UI Emoji"/>
                <w:color w:val="000000"/>
              </w:rPr>
              <w:t>⬜</w:t>
            </w:r>
          </w:p>
        </w:tc>
      </w:tr>
      <w:tr w:rsidR="004136BE" w14:paraId="2932DA36" w14:textId="77777777" w:rsidTr="00EC0462">
        <w:tc>
          <w:tcPr>
            <w:tcW w:w="7933" w:type="dxa"/>
          </w:tcPr>
          <w:p w14:paraId="1FF53FB4" w14:textId="533EFA4B" w:rsidR="004136BE" w:rsidRDefault="004136BE" w:rsidP="008626F8">
            <w:pPr>
              <w:spacing w:after="240" w:line="276" w:lineRule="auto"/>
            </w:pPr>
            <w:r>
              <w:rPr>
                <w:color w:val="000000"/>
              </w:rPr>
              <w:t>Hat blinkendes Licht jemals bei Ihnen Übelkeit, Erbrechen oder Kopfschmerzen ausgelöst?</w:t>
            </w:r>
          </w:p>
        </w:tc>
        <w:tc>
          <w:tcPr>
            <w:tcW w:w="709" w:type="dxa"/>
            <w:vAlign w:val="center"/>
          </w:tcPr>
          <w:p w14:paraId="1E999138" w14:textId="790F075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464C6FF" w14:textId="50989BE5" w:rsidR="004136BE" w:rsidRDefault="004136BE" w:rsidP="00EC0462">
            <w:pPr>
              <w:spacing w:after="240" w:line="276" w:lineRule="auto"/>
              <w:jc w:val="center"/>
            </w:pPr>
            <w:r>
              <w:rPr>
                <w:rFonts w:ascii="Segoe UI Emoji" w:hAnsi="Segoe UI Emoji" w:cs="Segoe UI Emoji"/>
                <w:color w:val="000000"/>
              </w:rPr>
              <w:t>⬜</w:t>
            </w:r>
          </w:p>
        </w:tc>
      </w:tr>
      <w:tr w:rsidR="004136BE" w14:paraId="3B81F7B5" w14:textId="77777777" w:rsidTr="00EC0462">
        <w:tc>
          <w:tcPr>
            <w:tcW w:w="7933" w:type="dxa"/>
          </w:tcPr>
          <w:p w14:paraId="3214FBAB" w14:textId="77777777" w:rsidR="004136BE" w:rsidRPr="008626F8" w:rsidRDefault="004136BE" w:rsidP="008626F8">
            <w:pPr>
              <w:pStyle w:val="NormalWeb"/>
              <w:spacing w:before="0" w:beforeAutospacing="0" w:after="240" w:afterAutospacing="0"/>
              <w:rPr>
                <w:rFonts w:ascii="LMU CompatilFact" w:hAnsi="LMU CompatilFact" w:cs="LMU CompatilFact"/>
                <w:color w:val="000000"/>
                <w:spacing w:val="12"/>
                <w:sz w:val="22"/>
                <w:szCs w:val="22"/>
              </w:rPr>
            </w:pPr>
            <w:r w:rsidRPr="008626F8">
              <w:rPr>
                <w:rFonts w:ascii="LMU CompatilFact" w:hAnsi="LMU CompatilFact" w:cs="LMU CompatilFact"/>
                <w:color w:val="000000"/>
                <w:spacing w:val="12"/>
                <w:sz w:val="22"/>
                <w:szCs w:val="22"/>
              </w:rPr>
              <w:t>Hatten Sie schon mal einen Kreislaufkollaps oder einen Ohnmachtsanfall?</w:t>
            </w:r>
          </w:p>
          <w:p w14:paraId="1EEA1E97" w14:textId="1EC10F6B" w:rsidR="004136BE" w:rsidRDefault="004136BE" w:rsidP="008626F8">
            <w:pPr>
              <w:spacing w:after="240" w:line="276" w:lineRule="auto"/>
            </w:pPr>
            <w:r>
              <w:rPr>
                <w:color w:val="000000"/>
              </w:rPr>
              <w:t>Wenn ja</w:t>
            </w:r>
            <w:r w:rsidR="00DC09A4">
              <w:rPr>
                <w:color w:val="000000"/>
              </w:rPr>
              <w:t>,</w:t>
            </w:r>
            <w:r>
              <w:rPr>
                <w:color w:val="000000"/>
              </w:rPr>
              <w:t xml:space="preserve"> wie häufig?</w:t>
            </w:r>
          </w:p>
        </w:tc>
        <w:tc>
          <w:tcPr>
            <w:tcW w:w="709" w:type="dxa"/>
            <w:vAlign w:val="center"/>
          </w:tcPr>
          <w:p w14:paraId="16A43996" w14:textId="09A1889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3541E1D8" w14:textId="1500FD7E" w:rsidR="004136BE" w:rsidRDefault="004136BE" w:rsidP="00EC0462">
            <w:pPr>
              <w:spacing w:after="240" w:line="276" w:lineRule="auto"/>
              <w:jc w:val="center"/>
            </w:pPr>
            <w:r>
              <w:rPr>
                <w:rFonts w:ascii="Segoe UI Emoji" w:hAnsi="Segoe UI Emoji" w:cs="Segoe UI Emoji"/>
                <w:color w:val="000000"/>
              </w:rPr>
              <w:t>⬜</w:t>
            </w:r>
          </w:p>
        </w:tc>
      </w:tr>
      <w:tr w:rsidR="004136BE" w14:paraId="0C9B4901" w14:textId="77777777" w:rsidTr="00EC0462">
        <w:tc>
          <w:tcPr>
            <w:tcW w:w="7933" w:type="dxa"/>
          </w:tcPr>
          <w:p w14:paraId="0408A53D" w14:textId="41F56208" w:rsidR="004136BE" w:rsidRDefault="004136BE" w:rsidP="008626F8">
            <w:pPr>
              <w:spacing w:after="240" w:line="276" w:lineRule="auto"/>
            </w:pPr>
            <w:r>
              <w:rPr>
                <w:color w:val="000000"/>
              </w:rPr>
              <w:t>Hatten Sie ein schweres Schädel-Hirn-Trauma (gefolgt von Bewusstseinsverlust)?</w:t>
            </w:r>
          </w:p>
        </w:tc>
        <w:tc>
          <w:tcPr>
            <w:tcW w:w="709" w:type="dxa"/>
            <w:vAlign w:val="center"/>
          </w:tcPr>
          <w:p w14:paraId="5AB7B767" w14:textId="620983F1"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5503C4A1" w14:textId="2217A518" w:rsidR="004136BE" w:rsidRDefault="004136BE" w:rsidP="00EC0462">
            <w:pPr>
              <w:spacing w:after="240" w:line="276" w:lineRule="auto"/>
              <w:jc w:val="center"/>
            </w:pPr>
            <w:r>
              <w:rPr>
                <w:rFonts w:ascii="Segoe UI Emoji" w:hAnsi="Segoe UI Emoji" w:cs="Segoe UI Emoji"/>
                <w:color w:val="000000"/>
              </w:rPr>
              <w:t>⬜</w:t>
            </w:r>
          </w:p>
        </w:tc>
      </w:tr>
      <w:tr w:rsidR="004136BE" w14:paraId="66D46CA3" w14:textId="77777777" w:rsidTr="00EC0462">
        <w:tc>
          <w:tcPr>
            <w:tcW w:w="7933" w:type="dxa"/>
          </w:tcPr>
          <w:p w14:paraId="3C4C7026" w14:textId="7DBEAB50" w:rsidR="004136BE" w:rsidRDefault="004136BE" w:rsidP="008626F8">
            <w:pPr>
              <w:spacing w:after="240" w:line="276" w:lineRule="auto"/>
            </w:pPr>
            <w:r>
              <w:rPr>
                <w:color w:val="000000"/>
              </w:rPr>
              <w:t>Ist eine Schwangerschaft auszuschließen?</w:t>
            </w:r>
          </w:p>
        </w:tc>
        <w:tc>
          <w:tcPr>
            <w:tcW w:w="709" w:type="dxa"/>
            <w:vAlign w:val="center"/>
          </w:tcPr>
          <w:p w14:paraId="5B7731E7" w14:textId="00255CD2"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06C24B6E" w14:textId="34668243" w:rsidR="004136BE" w:rsidRDefault="004136BE" w:rsidP="00EC0462">
            <w:pPr>
              <w:spacing w:after="240" w:line="276" w:lineRule="auto"/>
              <w:jc w:val="center"/>
            </w:pPr>
            <w:r>
              <w:rPr>
                <w:rFonts w:ascii="Segoe UI Emoji" w:hAnsi="Segoe UI Emoji" w:cs="Segoe UI Emoji"/>
                <w:color w:val="000000"/>
              </w:rPr>
              <w:t>⬜</w:t>
            </w:r>
          </w:p>
        </w:tc>
      </w:tr>
      <w:tr w:rsidR="004136BE" w14:paraId="73203726" w14:textId="77777777" w:rsidTr="00EC0462">
        <w:tc>
          <w:tcPr>
            <w:tcW w:w="7933" w:type="dxa"/>
          </w:tcPr>
          <w:p w14:paraId="7E589376" w14:textId="16BF172C" w:rsidR="004136BE" w:rsidRDefault="004136BE" w:rsidP="008626F8">
            <w:pPr>
              <w:spacing w:after="240" w:line="276" w:lineRule="auto"/>
            </w:pPr>
            <w:r>
              <w:rPr>
                <w:color w:val="000000"/>
              </w:rPr>
              <w:t>Nehmen Sie Medikamente? (außer orale Kontrazeptiva)</w:t>
            </w:r>
          </w:p>
        </w:tc>
        <w:tc>
          <w:tcPr>
            <w:tcW w:w="709" w:type="dxa"/>
            <w:vAlign w:val="center"/>
          </w:tcPr>
          <w:p w14:paraId="271E0570" w14:textId="5BA010FE"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5C35EFF" w14:textId="26B8C188" w:rsidR="004136BE" w:rsidRDefault="004136BE" w:rsidP="00EC0462">
            <w:pPr>
              <w:spacing w:after="240" w:line="276" w:lineRule="auto"/>
              <w:jc w:val="center"/>
            </w:pPr>
            <w:r>
              <w:rPr>
                <w:rFonts w:ascii="Segoe UI Emoji" w:hAnsi="Segoe UI Emoji" w:cs="Segoe UI Emoji"/>
                <w:color w:val="000000"/>
              </w:rPr>
              <w:t>⬜</w:t>
            </w:r>
          </w:p>
        </w:tc>
      </w:tr>
      <w:tr w:rsidR="004136BE" w14:paraId="39B9DA83" w14:textId="77777777" w:rsidTr="00EC0462">
        <w:tc>
          <w:tcPr>
            <w:tcW w:w="7933" w:type="dxa"/>
          </w:tcPr>
          <w:p w14:paraId="35F096D4" w14:textId="3BE8B73F" w:rsidR="004136BE" w:rsidRDefault="004136BE" w:rsidP="008626F8">
            <w:pPr>
              <w:spacing w:after="240" w:line="276" w:lineRule="auto"/>
            </w:pPr>
            <w:r>
              <w:rPr>
                <w:color w:val="000000"/>
              </w:rPr>
              <w:t>Wie viel Alkohol haben Sie in den letzten 24 h getrunken?</w:t>
            </w:r>
          </w:p>
        </w:tc>
        <w:tc>
          <w:tcPr>
            <w:tcW w:w="1463" w:type="dxa"/>
            <w:gridSpan w:val="2"/>
            <w:vAlign w:val="bottom"/>
          </w:tcPr>
          <w:p w14:paraId="7C9D4DAD" w14:textId="0BA2337D" w:rsidR="004136BE" w:rsidRDefault="004136BE" w:rsidP="00EC0462">
            <w:pPr>
              <w:spacing w:after="240" w:line="276" w:lineRule="auto"/>
              <w:jc w:val="center"/>
            </w:pPr>
            <w:r w:rsidRPr="00CE5333">
              <w:t>__________</w:t>
            </w:r>
          </w:p>
        </w:tc>
      </w:tr>
      <w:tr w:rsidR="004136BE" w14:paraId="13531BC4" w14:textId="77777777" w:rsidTr="00EC0462">
        <w:tc>
          <w:tcPr>
            <w:tcW w:w="7933" w:type="dxa"/>
          </w:tcPr>
          <w:p w14:paraId="2A00A663" w14:textId="69CAB191" w:rsidR="004136BE" w:rsidRDefault="004136BE" w:rsidP="008626F8">
            <w:pPr>
              <w:spacing w:after="240" w:line="276" w:lineRule="auto"/>
            </w:pPr>
            <w:r>
              <w:rPr>
                <w:color w:val="000000"/>
              </w:rPr>
              <w:t xml:space="preserve">Wie viele Stunden haben Sie letzte Nacht geschlafen?     </w:t>
            </w:r>
          </w:p>
        </w:tc>
        <w:tc>
          <w:tcPr>
            <w:tcW w:w="1463" w:type="dxa"/>
            <w:gridSpan w:val="2"/>
            <w:vAlign w:val="bottom"/>
          </w:tcPr>
          <w:p w14:paraId="5D9E0C84" w14:textId="3A517177" w:rsidR="004136BE" w:rsidRDefault="004136BE" w:rsidP="00EC0462">
            <w:pPr>
              <w:spacing w:after="240" w:line="276" w:lineRule="auto"/>
              <w:jc w:val="center"/>
            </w:pPr>
            <w:r w:rsidRPr="00CE5333">
              <w:t>__________</w:t>
            </w:r>
          </w:p>
        </w:tc>
      </w:tr>
      <w:tr w:rsidR="004136BE" w14:paraId="4D6591E6" w14:textId="77777777" w:rsidTr="00EC0462">
        <w:tc>
          <w:tcPr>
            <w:tcW w:w="7933" w:type="dxa"/>
          </w:tcPr>
          <w:p w14:paraId="765CF2AF" w14:textId="200B0508" w:rsidR="004136BE" w:rsidRDefault="004136BE" w:rsidP="008626F8">
            <w:pPr>
              <w:spacing w:after="240" w:line="276" w:lineRule="auto"/>
            </w:pPr>
            <w:r>
              <w:rPr>
                <w:color w:val="000000"/>
              </w:rPr>
              <w:t>Wie viele Stunden schlafen Sie üblicherweise pro Nacht?</w:t>
            </w:r>
          </w:p>
        </w:tc>
        <w:tc>
          <w:tcPr>
            <w:tcW w:w="1463" w:type="dxa"/>
            <w:gridSpan w:val="2"/>
            <w:vAlign w:val="bottom"/>
          </w:tcPr>
          <w:p w14:paraId="66A119BF" w14:textId="20F21545" w:rsidR="004136BE" w:rsidRDefault="004136BE" w:rsidP="00EC0462">
            <w:pPr>
              <w:spacing w:after="240" w:line="276" w:lineRule="auto"/>
              <w:jc w:val="center"/>
            </w:pPr>
            <w:r w:rsidRPr="00CE5333">
              <w:t>__________</w:t>
            </w:r>
          </w:p>
        </w:tc>
      </w:tr>
      <w:tr w:rsidR="004136BE" w14:paraId="457FFB35" w14:textId="77777777" w:rsidTr="00EC0462">
        <w:tc>
          <w:tcPr>
            <w:tcW w:w="7933" w:type="dxa"/>
          </w:tcPr>
          <w:p w14:paraId="4C9AF268" w14:textId="61CCD953" w:rsidR="004136BE" w:rsidRDefault="004136BE" w:rsidP="008626F8">
            <w:pPr>
              <w:spacing w:after="240" w:line="276" w:lineRule="auto"/>
            </w:pPr>
            <w:r>
              <w:rPr>
                <w:color w:val="000000"/>
              </w:rPr>
              <w:t>Leiden Sie unter Schlafstörungen? z.B. Insomnie, frequente Albträume, Restless-Legs-Syndrom, Schlafapnoe, Ein- und Durchschlafprobleme, sonstige.</w:t>
            </w:r>
          </w:p>
        </w:tc>
        <w:tc>
          <w:tcPr>
            <w:tcW w:w="709" w:type="dxa"/>
            <w:vAlign w:val="center"/>
          </w:tcPr>
          <w:p w14:paraId="6F524F0E" w14:textId="374A956C" w:rsidR="004136BE" w:rsidRDefault="004136BE" w:rsidP="00EC0462">
            <w:pPr>
              <w:spacing w:after="240" w:line="276" w:lineRule="auto"/>
              <w:jc w:val="center"/>
            </w:pPr>
            <w:r>
              <w:rPr>
                <w:rFonts w:ascii="Segoe UI Emoji" w:hAnsi="Segoe UI Emoji" w:cs="Segoe UI Emoji"/>
                <w:color w:val="000000"/>
              </w:rPr>
              <w:t>⬜</w:t>
            </w:r>
          </w:p>
        </w:tc>
        <w:tc>
          <w:tcPr>
            <w:tcW w:w="754" w:type="dxa"/>
            <w:vAlign w:val="center"/>
          </w:tcPr>
          <w:p w14:paraId="43AFACAB" w14:textId="43531E76" w:rsidR="004136BE" w:rsidRDefault="004136BE" w:rsidP="00EC0462">
            <w:pPr>
              <w:spacing w:after="240" w:line="276" w:lineRule="auto"/>
              <w:jc w:val="center"/>
            </w:pPr>
            <w:r>
              <w:rPr>
                <w:rFonts w:ascii="Segoe UI Emoji" w:hAnsi="Segoe UI Emoji" w:cs="Segoe UI Emoji"/>
                <w:color w:val="000000"/>
              </w:rPr>
              <w:t>⬜</w:t>
            </w:r>
          </w:p>
        </w:tc>
      </w:tr>
    </w:tbl>
    <w:p w14:paraId="58DBD9A3" w14:textId="00A0429C" w:rsidR="00F74BA9" w:rsidRDefault="00F74BA9" w:rsidP="00CE5333">
      <w:pPr>
        <w:spacing w:line="276" w:lineRule="auto"/>
      </w:pPr>
    </w:p>
    <w:p w14:paraId="1F281AF6" w14:textId="77777777" w:rsidR="00F74BA9" w:rsidRDefault="00F74BA9">
      <w:pPr>
        <w:spacing w:line="240" w:lineRule="auto"/>
      </w:pPr>
      <w:r>
        <w:br w:type="page"/>
      </w:r>
    </w:p>
    <w:p w14:paraId="767909B5" w14:textId="63F4553D" w:rsidR="00F74BA9" w:rsidRPr="00B962E2" w:rsidRDefault="00F74BA9" w:rsidP="00B962E2">
      <w:pPr>
        <w:spacing w:line="240" w:lineRule="auto"/>
        <w:jc w:val="center"/>
        <w:rPr>
          <w:b/>
          <w:bCs/>
          <w:color w:val="000000"/>
          <w:sz w:val="24"/>
          <w:szCs w:val="24"/>
        </w:rPr>
      </w:pPr>
      <w:r w:rsidRPr="00F74BA9">
        <w:rPr>
          <w:b/>
          <w:bCs/>
          <w:color w:val="000000"/>
          <w:sz w:val="24"/>
          <w:szCs w:val="24"/>
        </w:rPr>
        <w:lastRenderedPageBreak/>
        <w:t>Groningen Sleep Quality Scale</w:t>
      </w:r>
    </w:p>
    <w:p w14:paraId="2F7700CB" w14:textId="77777777" w:rsidR="00B962E2" w:rsidRPr="00F74BA9" w:rsidRDefault="00B962E2" w:rsidP="00B962E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2"/>
        <w:gridCol w:w="850"/>
        <w:gridCol w:w="851"/>
      </w:tblGrid>
      <w:tr w:rsidR="00F74BA9" w:rsidRPr="00F74BA9" w14:paraId="6CB35D1B" w14:textId="77777777" w:rsidTr="00F74BA9">
        <w:tc>
          <w:tcPr>
            <w:tcW w:w="0" w:type="auto"/>
            <w:tcMar>
              <w:top w:w="100" w:type="dxa"/>
              <w:left w:w="100" w:type="dxa"/>
              <w:bottom w:w="100" w:type="dxa"/>
              <w:right w:w="100" w:type="dxa"/>
            </w:tcMar>
            <w:hideMark/>
          </w:tcPr>
          <w:p w14:paraId="1C7668DB" w14:textId="77777777" w:rsidR="00F74BA9" w:rsidRPr="00F74BA9" w:rsidRDefault="00F74BA9" w:rsidP="00F74BA9">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05A15608" w14:textId="77777777" w:rsidR="00F74BA9" w:rsidRPr="00F74BA9" w:rsidRDefault="00F74BA9" w:rsidP="00F74BA9">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196E146D" w14:textId="77777777" w:rsidR="00F74BA9" w:rsidRPr="00F74BA9" w:rsidRDefault="00F74BA9" w:rsidP="00F74BA9">
            <w:pPr>
              <w:spacing w:line="240" w:lineRule="auto"/>
              <w:jc w:val="center"/>
              <w:rPr>
                <w:b/>
                <w:bCs/>
                <w:color w:val="000000"/>
              </w:rPr>
            </w:pPr>
            <w:r w:rsidRPr="00F74BA9">
              <w:rPr>
                <w:b/>
                <w:bCs/>
                <w:color w:val="000000"/>
              </w:rPr>
              <w:t>True</w:t>
            </w:r>
          </w:p>
        </w:tc>
        <w:tc>
          <w:tcPr>
            <w:tcW w:w="851" w:type="dxa"/>
            <w:tcMar>
              <w:top w:w="100" w:type="dxa"/>
              <w:left w:w="100" w:type="dxa"/>
              <w:bottom w:w="100" w:type="dxa"/>
              <w:right w:w="100" w:type="dxa"/>
            </w:tcMar>
            <w:hideMark/>
          </w:tcPr>
          <w:p w14:paraId="2F1250D2" w14:textId="77777777" w:rsidR="00F74BA9" w:rsidRPr="00F74BA9" w:rsidRDefault="00F74BA9" w:rsidP="00F74BA9">
            <w:pPr>
              <w:spacing w:line="240" w:lineRule="auto"/>
              <w:jc w:val="center"/>
              <w:rPr>
                <w:b/>
                <w:bCs/>
                <w:color w:val="000000"/>
              </w:rPr>
            </w:pPr>
            <w:r w:rsidRPr="00F74BA9">
              <w:rPr>
                <w:b/>
                <w:bCs/>
                <w:color w:val="000000"/>
              </w:rPr>
              <w:t>False</w:t>
            </w:r>
          </w:p>
        </w:tc>
      </w:tr>
      <w:tr w:rsidR="00F74BA9" w:rsidRPr="00F74BA9" w14:paraId="5F74D706" w14:textId="77777777" w:rsidTr="00F74BA9">
        <w:tc>
          <w:tcPr>
            <w:tcW w:w="0" w:type="auto"/>
            <w:tcMar>
              <w:top w:w="100" w:type="dxa"/>
              <w:left w:w="100" w:type="dxa"/>
              <w:bottom w:w="100" w:type="dxa"/>
              <w:right w:w="100" w:type="dxa"/>
            </w:tcMar>
            <w:hideMark/>
          </w:tcPr>
          <w:p w14:paraId="3807C653" w14:textId="77777777" w:rsidR="00F74BA9" w:rsidRPr="00F74BA9" w:rsidRDefault="00F74BA9" w:rsidP="00F74BA9">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1D503F30" w14:textId="77777777" w:rsidR="00F74BA9" w:rsidRPr="006322EA" w:rsidRDefault="00F74BA9" w:rsidP="00F74BA9">
            <w:pPr>
              <w:spacing w:line="240" w:lineRule="auto"/>
              <w:rPr>
                <w:color w:val="000000"/>
                <w:lang w:val="en-GB"/>
              </w:rPr>
            </w:pPr>
            <w:r w:rsidRPr="006322EA">
              <w:rPr>
                <w:color w:val="000000"/>
                <w:lang w:val="en-GB"/>
              </w:rPr>
              <w:t>I had a deep sleep last night</w:t>
            </w:r>
          </w:p>
        </w:tc>
        <w:tc>
          <w:tcPr>
            <w:tcW w:w="850" w:type="dxa"/>
            <w:tcMar>
              <w:top w:w="100" w:type="dxa"/>
              <w:left w:w="100" w:type="dxa"/>
              <w:bottom w:w="100" w:type="dxa"/>
              <w:right w:w="100" w:type="dxa"/>
            </w:tcMar>
            <w:hideMark/>
          </w:tcPr>
          <w:p w14:paraId="2A94D08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2A10BEC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68E077C1" w14:textId="77777777" w:rsidTr="00F74BA9">
        <w:tc>
          <w:tcPr>
            <w:tcW w:w="0" w:type="auto"/>
            <w:tcMar>
              <w:top w:w="100" w:type="dxa"/>
              <w:left w:w="100" w:type="dxa"/>
              <w:bottom w:w="100" w:type="dxa"/>
              <w:right w:w="100" w:type="dxa"/>
            </w:tcMar>
            <w:hideMark/>
          </w:tcPr>
          <w:p w14:paraId="2069FA7E" w14:textId="77777777" w:rsidR="00F74BA9" w:rsidRPr="00F74BA9" w:rsidRDefault="00F74BA9" w:rsidP="00F74BA9">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1CBB6A2D" w14:textId="77777777" w:rsidR="00F74BA9" w:rsidRPr="006322EA" w:rsidRDefault="00F74BA9" w:rsidP="00F74BA9">
            <w:pPr>
              <w:spacing w:line="240" w:lineRule="auto"/>
              <w:rPr>
                <w:color w:val="000000"/>
                <w:lang w:val="en-GB"/>
              </w:rPr>
            </w:pPr>
            <w:r w:rsidRPr="006322EA">
              <w:rPr>
                <w:color w:val="000000"/>
                <w:lang w:val="en-GB"/>
              </w:rPr>
              <w:t>I feel like I slept poorly last night</w:t>
            </w:r>
          </w:p>
        </w:tc>
        <w:tc>
          <w:tcPr>
            <w:tcW w:w="850" w:type="dxa"/>
            <w:tcMar>
              <w:top w:w="100" w:type="dxa"/>
              <w:left w:w="100" w:type="dxa"/>
              <w:bottom w:w="100" w:type="dxa"/>
              <w:right w:w="100" w:type="dxa"/>
            </w:tcMar>
            <w:hideMark/>
          </w:tcPr>
          <w:p w14:paraId="5CE4EEE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5ACFFD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7A6BB5C9" w14:textId="77777777" w:rsidTr="00F74BA9">
        <w:tc>
          <w:tcPr>
            <w:tcW w:w="0" w:type="auto"/>
            <w:tcMar>
              <w:top w:w="100" w:type="dxa"/>
              <w:left w:w="100" w:type="dxa"/>
              <w:bottom w:w="100" w:type="dxa"/>
              <w:right w:w="100" w:type="dxa"/>
            </w:tcMar>
            <w:hideMark/>
          </w:tcPr>
          <w:p w14:paraId="065F2958" w14:textId="77777777" w:rsidR="00F74BA9" w:rsidRPr="00F74BA9" w:rsidRDefault="00F74BA9" w:rsidP="00F74BA9">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0BC1BC9C" w14:textId="77777777" w:rsidR="00F74BA9" w:rsidRPr="006322EA" w:rsidRDefault="00F74BA9" w:rsidP="00F74BA9">
            <w:pPr>
              <w:spacing w:line="240" w:lineRule="auto"/>
              <w:rPr>
                <w:color w:val="000000"/>
                <w:lang w:val="en-GB"/>
              </w:rPr>
            </w:pPr>
            <w:r w:rsidRPr="006322EA">
              <w:rPr>
                <w:color w:val="000000"/>
                <w:lang w:val="en-GB"/>
              </w:rPr>
              <w:t>It took me more than half an hour to fall asleep last night</w:t>
            </w:r>
          </w:p>
        </w:tc>
        <w:tc>
          <w:tcPr>
            <w:tcW w:w="850" w:type="dxa"/>
            <w:tcMar>
              <w:top w:w="100" w:type="dxa"/>
              <w:left w:w="100" w:type="dxa"/>
              <w:bottom w:w="100" w:type="dxa"/>
              <w:right w:w="100" w:type="dxa"/>
            </w:tcMar>
            <w:hideMark/>
          </w:tcPr>
          <w:p w14:paraId="226D638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98FBDA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4BA28044" w14:textId="77777777" w:rsidTr="00F74BA9">
        <w:tc>
          <w:tcPr>
            <w:tcW w:w="0" w:type="auto"/>
            <w:tcMar>
              <w:top w:w="100" w:type="dxa"/>
              <w:left w:w="100" w:type="dxa"/>
              <w:bottom w:w="100" w:type="dxa"/>
              <w:right w:w="100" w:type="dxa"/>
            </w:tcMar>
            <w:hideMark/>
          </w:tcPr>
          <w:p w14:paraId="1129E578" w14:textId="77777777" w:rsidR="00F74BA9" w:rsidRPr="00F74BA9" w:rsidRDefault="00F74BA9" w:rsidP="00F74BA9">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0F54F367" w14:textId="77777777" w:rsidR="00F74BA9" w:rsidRPr="006322EA" w:rsidRDefault="00F74BA9" w:rsidP="00F74BA9">
            <w:pPr>
              <w:spacing w:line="240" w:lineRule="auto"/>
              <w:rPr>
                <w:color w:val="000000"/>
                <w:lang w:val="en-GB"/>
              </w:rPr>
            </w:pPr>
            <w:r w:rsidRPr="006322EA">
              <w:rPr>
                <w:color w:val="000000"/>
                <w:lang w:val="en-GB"/>
              </w:rPr>
              <w:t>I felt tired after waking up this morning</w:t>
            </w:r>
          </w:p>
        </w:tc>
        <w:tc>
          <w:tcPr>
            <w:tcW w:w="850" w:type="dxa"/>
            <w:tcMar>
              <w:top w:w="100" w:type="dxa"/>
              <w:left w:w="100" w:type="dxa"/>
              <w:bottom w:w="100" w:type="dxa"/>
              <w:right w:w="100" w:type="dxa"/>
            </w:tcMar>
            <w:hideMark/>
          </w:tcPr>
          <w:p w14:paraId="490A82D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34A7CCD"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15C77BC" w14:textId="77777777" w:rsidTr="00F74BA9">
        <w:tc>
          <w:tcPr>
            <w:tcW w:w="0" w:type="auto"/>
            <w:tcMar>
              <w:top w:w="100" w:type="dxa"/>
              <w:left w:w="100" w:type="dxa"/>
              <w:bottom w:w="100" w:type="dxa"/>
              <w:right w:w="100" w:type="dxa"/>
            </w:tcMar>
            <w:hideMark/>
          </w:tcPr>
          <w:p w14:paraId="341F8898" w14:textId="77777777" w:rsidR="00F74BA9" w:rsidRPr="00F74BA9" w:rsidRDefault="00F74BA9" w:rsidP="00F74BA9">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38C80B88" w14:textId="77777777" w:rsidR="00F74BA9" w:rsidRPr="006322EA" w:rsidRDefault="00F74BA9" w:rsidP="00F74BA9">
            <w:pPr>
              <w:spacing w:line="240" w:lineRule="auto"/>
              <w:rPr>
                <w:color w:val="000000"/>
                <w:lang w:val="en-GB"/>
              </w:rPr>
            </w:pPr>
            <w:r w:rsidRPr="006322EA">
              <w:rPr>
                <w:color w:val="000000"/>
                <w:lang w:val="en-GB"/>
              </w:rPr>
              <w:t>I woke up several times last night</w:t>
            </w:r>
          </w:p>
        </w:tc>
        <w:tc>
          <w:tcPr>
            <w:tcW w:w="850" w:type="dxa"/>
            <w:tcMar>
              <w:top w:w="100" w:type="dxa"/>
              <w:left w:w="100" w:type="dxa"/>
              <w:bottom w:w="100" w:type="dxa"/>
              <w:right w:w="100" w:type="dxa"/>
            </w:tcMar>
            <w:hideMark/>
          </w:tcPr>
          <w:p w14:paraId="6D6F31DA"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D8630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77A4400" w14:textId="77777777" w:rsidTr="00F74BA9">
        <w:tc>
          <w:tcPr>
            <w:tcW w:w="0" w:type="auto"/>
            <w:tcMar>
              <w:top w:w="100" w:type="dxa"/>
              <w:left w:w="100" w:type="dxa"/>
              <w:bottom w:w="100" w:type="dxa"/>
              <w:right w:w="100" w:type="dxa"/>
            </w:tcMar>
            <w:hideMark/>
          </w:tcPr>
          <w:p w14:paraId="636A3FDC" w14:textId="77777777" w:rsidR="00F74BA9" w:rsidRPr="00F74BA9" w:rsidRDefault="00F74BA9" w:rsidP="00F74BA9">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7E20CF95" w14:textId="77777777" w:rsidR="00F74BA9" w:rsidRPr="006322EA" w:rsidRDefault="00F74BA9" w:rsidP="00F74BA9">
            <w:pPr>
              <w:spacing w:line="240" w:lineRule="auto"/>
              <w:rPr>
                <w:color w:val="000000"/>
                <w:lang w:val="en-GB"/>
              </w:rPr>
            </w:pPr>
            <w:r w:rsidRPr="006322EA">
              <w:rPr>
                <w:color w:val="000000"/>
                <w:lang w:val="en-GB"/>
              </w:rPr>
              <w:t>I feel like I didn’t get enough sleep last night</w:t>
            </w:r>
          </w:p>
        </w:tc>
        <w:tc>
          <w:tcPr>
            <w:tcW w:w="850" w:type="dxa"/>
            <w:tcMar>
              <w:top w:w="100" w:type="dxa"/>
              <w:left w:w="100" w:type="dxa"/>
              <w:bottom w:w="100" w:type="dxa"/>
              <w:right w:w="100" w:type="dxa"/>
            </w:tcMar>
            <w:hideMark/>
          </w:tcPr>
          <w:p w14:paraId="4BC88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EB85D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FD556D5" w14:textId="77777777" w:rsidTr="00F74BA9">
        <w:tc>
          <w:tcPr>
            <w:tcW w:w="0" w:type="auto"/>
            <w:tcMar>
              <w:top w:w="100" w:type="dxa"/>
              <w:left w:w="100" w:type="dxa"/>
              <w:bottom w:w="100" w:type="dxa"/>
              <w:right w:w="100" w:type="dxa"/>
            </w:tcMar>
            <w:hideMark/>
          </w:tcPr>
          <w:p w14:paraId="488F84FF" w14:textId="77777777" w:rsidR="00F74BA9" w:rsidRPr="00F74BA9" w:rsidRDefault="00F74BA9" w:rsidP="00F74BA9">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44EE120A" w14:textId="77777777" w:rsidR="00F74BA9" w:rsidRPr="006322EA" w:rsidRDefault="00F74BA9" w:rsidP="00F74BA9">
            <w:pPr>
              <w:spacing w:line="240" w:lineRule="auto"/>
              <w:rPr>
                <w:color w:val="000000"/>
                <w:lang w:val="en-GB"/>
              </w:rPr>
            </w:pPr>
            <w:r w:rsidRPr="006322EA">
              <w:rPr>
                <w:color w:val="000000"/>
                <w:lang w:val="en-GB"/>
              </w:rPr>
              <w:t>I got up in the middle of the night</w:t>
            </w:r>
          </w:p>
        </w:tc>
        <w:tc>
          <w:tcPr>
            <w:tcW w:w="850" w:type="dxa"/>
            <w:tcMar>
              <w:top w:w="100" w:type="dxa"/>
              <w:left w:w="100" w:type="dxa"/>
              <w:bottom w:w="100" w:type="dxa"/>
              <w:right w:w="100" w:type="dxa"/>
            </w:tcMar>
            <w:hideMark/>
          </w:tcPr>
          <w:p w14:paraId="7C36D69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ED300DF"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3A67845F" w14:textId="77777777" w:rsidTr="00F74BA9">
        <w:tc>
          <w:tcPr>
            <w:tcW w:w="0" w:type="auto"/>
            <w:tcMar>
              <w:top w:w="100" w:type="dxa"/>
              <w:left w:w="100" w:type="dxa"/>
              <w:bottom w:w="100" w:type="dxa"/>
              <w:right w:w="100" w:type="dxa"/>
            </w:tcMar>
            <w:hideMark/>
          </w:tcPr>
          <w:p w14:paraId="167111D5" w14:textId="77777777" w:rsidR="00F74BA9" w:rsidRPr="00F74BA9" w:rsidRDefault="00F74BA9" w:rsidP="00F74BA9">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0AC5D3CD" w14:textId="77777777" w:rsidR="00F74BA9" w:rsidRPr="006322EA" w:rsidRDefault="00F74BA9" w:rsidP="00F74BA9">
            <w:pPr>
              <w:spacing w:line="240" w:lineRule="auto"/>
              <w:rPr>
                <w:color w:val="000000"/>
                <w:lang w:val="en-GB"/>
              </w:rPr>
            </w:pPr>
            <w:r w:rsidRPr="006322EA">
              <w:rPr>
                <w:color w:val="000000"/>
                <w:lang w:val="en-GB"/>
              </w:rPr>
              <w:t>I felt rested after waking up this morning</w:t>
            </w:r>
          </w:p>
        </w:tc>
        <w:tc>
          <w:tcPr>
            <w:tcW w:w="850" w:type="dxa"/>
            <w:tcMar>
              <w:top w:w="100" w:type="dxa"/>
              <w:left w:w="100" w:type="dxa"/>
              <w:bottom w:w="100" w:type="dxa"/>
              <w:right w:w="100" w:type="dxa"/>
            </w:tcMar>
            <w:hideMark/>
          </w:tcPr>
          <w:p w14:paraId="625B148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2F233B"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0AE7BA" w14:textId="77777777" w:rsidTr="00F74BA9">
        <w:tc>
          <w:tcPr>
            <w:tcW w:w="0" w:type="auto"/>
            <w:tcMar>
              <w:top w:w="100" w:type="dxa"/>
              <w:left w:w="100" w:type="dxa"/>
              <w:bottom w:w="100" w:type="dxa"/>
              <w:right w:w="100" w:type="dxa"/>
            </w:tcMar>
            <w:hideMark/>
          </w:tcPr>
          <w:p w14:paraId="304E069B" w14:textId="77777777" w:rsidR="00F74BA9" w:rsidRPr="00F74BA9" w:rsidRDefault="00F74BA9" w:rsidP="00F74BA9">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C6036D6" w14:textId="77777777" w:rsidR="00F74BA9" w:rsidRPr="006322EA" w:rsidRDefault="00F74BA9" w:rsidP="00F74BA9">
            <w:pPr>
              <w:spacing w:line="240" w:lineRule="auto"/>
              <w:rPr>
                <w:color w:val="000000"/>
                <w:lang w:val="en-GB"/>
              </w:rPr>
            </w:pPr>
            <w:r w:rsidRPr="006322EA">
              <w:rPr>
                <w:color w:val="000000"/>
                <w:lang w:val="en-GB"/>
              </w:rPr>
              <w:t>I feel like I only had a couple hours of sleep last night</w:t>
            </w:r>
          </w:p>
        </w:tc>
        <w:tc>
          <w:tcPr>
            <w:tcW w:w="850" w:type="dxa"/>
            <w:tcMar>
              <w:top w:w="100" w:type="dxa"/>
              <w:left w:w="100" w:type="dxa"/>
              <w:bottom w:w="100" w:type="dxa"/>
              <w:right w:w="100" w:type="dxa"/>
            </w:tcMar>
            <w:hideMark/>
          </w:tcPr>
          <w:p w14:paraId="52247101"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101538"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58CEE2D9" w14:textId="77777777" w:rsidTr="00F74BA9">
        <w:tc>
          <w:tcPr>
            <w:tcW w:w="0" w:type="auto"/>
            <w:tcMar>
              <w:top w:w="100" w:type="dxa"/>
              <w:left w:w="100" w:type="dxa"/>
              <w:bottom w:w="100" w:type="dxa"/>
              <w:right w:w="100" w:type="dxa"/>
            </w:tcMar>
            <w:hideMark/>
          </w:tcPr>
          <w:p w14:paraId="24689101" w14:textId="77777777" w:rsidR="00F74BA9" w:rsidRPr="00F74BA9" w:rsidRDefault="00F74BA9" w:rsidP="00F74BA9">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A8FA34F" w14:textId="77777777" w:rsidR="00F74BA9" w:rsidRPr="006322EA" w:rsidRDefault="00F74BA9" w:rsidP="00F74BA9">
            <w:pPr>
              <w:spacing w:line="240" w:lineRule="auto"/>
              <w:rPr>
                <w:color w:val="000000"/>
                <w:lang w:val="en-GB"/>
              </w:rPr>
            </w:pPr>
            <w:r w:rsidRPr="006322EA">
              <w:rPr>
                <w:color w:val="000000"/>
                <w:lang w:val="en-GB"/>
              </w:rPr>
              <w:t>I feel I slept well last night</w:t>
            </w:r>
          </w:p>
        </w:tc>
        <w:tc>
          <w:tcPr>
            <w:tcW w:w="850" w:type="dxa"/>
            <w:tcMar>
              <w:top w:w="100" w:type="dxa"/>
              <w:left w:w="100" w:type="dxa"/>
              <w:bottom w:w="100" w:type="dxa"/>
              <w:right w:w="100" w:type="dxa"/>
            </w:tcMar>
            <w:hideMark/>
          </w:tcPr>
          <w:p w14:paraId="537906A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00552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FB814D1" w14:textId="77777777" w:rsidTr="00F74BA9">
        <w:tc>
          <w:tcPr>
            <w:tcW w:w="0" w:type="auto"/>
            <w:tcMar>
              <w:top w:w="100" w:type="dxa"/>
              <w:left w:w="100" w:type="dxa"/>
              <w:bottom w:w="100" w:type="dxa"/>
              <w:right w:w="100" w:type="dxa"/>
            </w:tcMar>
            <w:hideMark/>
          </w:tcPr>
          <w:p w14:paraId="13E19572" w14:textId="77777777" w:rsidR="00F74BA9" w:rsidRPr="00F74BA9" w:rsidRDefault="00F74BA9" w:rsidP="00F74BA9">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502EFE7F" w14:textId="77777777" w:rsidR="00F74BA9" w:rsidRPr="006322EA" w:rsidRDefault="00F74BA9" w:rsidP="00F74BA9">
            <w:pPr>
              <w:spacing w:line="240" w:lineRule="auto"/>
              <w:rPr>
                <w:color w:val="000000"/>
                <w:lang w:val="en-GB"/>
              </w:rPr>
            </w:pPr>
            <w:r w:rsidRPr="006322EA">
              <w:rPr>
                <w:color w:val="000000"/>
                <w:lang w:val="en-GB"/>
              </w:rPr>
              <w:t>I didn’t sleep a wink last night</w:t>
            </w:r>
          </w:p>
        </w:tc>
        <w:tc>
          <w:tcPr>
            <w:tcW w:w="850" w:type="dxa"/>
            <w:tcMar>
              <w:top w:w="100" w:type="dxa"/>
              <w:left w:w="100" w:type="dxa"/>
              <w:bottom w:w="100" w:type="dxa"/>
              <w:right w:w="100" w:type="dxa"/>
            </w:tcMar>
            <w:hideMark/>
          </w:tcPr>
          <w:p w14:paraId="35E61DF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1744D2"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08F31739" w14:textId="77777777" w:rsidTr="00F74BA9">
        <w:tc>
          <w:tcPr>
            <w:tcW w:w="0" w:type="auto"/>
            <w:tcMar>
              <w:top w:w="100" w:type="dxa"/>
              <w:left w:w="100" w:type="dxa"/>
              <w:bottom w:w="100" w:type="dxa"/>
              <w:right w:w="100" w:type="dxa"/>
            </w:tcMar>
            <w:hideMark/>
          </w:tcPr>
          <w:p w14:paraId="24035850" w14:textId="77777777" w:rsidR="00F74BA9" w:rsidRPr="00F74BA9" w:rsidRDefault="00F74BA9" w:rsidP="00F74BA9">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2F5FCC5B" w14:textId="77777777" w:rsidR="00F74BA9" w:rsidRPr="006322EA" w:rsidRDefault="00F74BA9" w:rsidP="00F74BA9">
            <w:pPr>
              <w:spacing w:line="240" w:lineRule="auto"/>
              <w:rPr>
                <w:color w:val="000000"/>
                <w:lang w:val="en-GB"/>
              </w:rPr>
            </w:pPr>
            <w:r w:rsidRPr="006322EA">
              <w:rPr>
                <w:color w:val="000000"/>
                <w:lang w:val="en-GB"/>
              </w:rPr>
              <w:t>I didn’t have any trouble falling asleep last night</w:t>
            </w:r>
          </w:p>
        </w:tc>
        <w:tc>
          <w:tcPr>
            <w:tcW w:w="850" w:type="dxa"/>
            <w:tcMar>
              <w:top w:w="100" w:type="dxa"/>
              <w:left w:w="100" w:type="dxa"/>
              <w:bottom w:w="100" w:type="dxa"/>
              <w:right w:w="100" w:type="dxa"/>
            </w:tcMar>
            <w:hideMark/>
          </w:tcPr>
          <w:p w14:paraId="092F89F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7FCD7AF5"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24A5C919" w14:textId="77777777" w:rsidTr="00F74BA9">
        <w:tc>
          <w:tcPr>
            <w:tcW w:w="0" w:type="auto"/>
            <w:tcMar>
              <w:top w:w="100" w:type="dxa"/>
              <w:left w:w="100" w:type="dxa"/>
              <w:bottom w:w="100" w:type="dxa"/>
              <w:right w:w="100" w:type="dxa"/>
            </w:tcMar>
            <w:hideMark/>
          </w:tcPr>
          <w:p w14:paraId="70CE8FE4" w14:textId="77777777" w:rsidR="00F74BA9" w:rsidRPr="00F74BA9" w:rsidRDefault="00F74BA9" w:rsidP="00F74BA9">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3F7301C8" w14:textId="77777777" w:rsidR="00F74BA9" w:rsidRPr="006322EA" w:rsidRDefault="00F74BA9" w:rsidP="00F74BA9">
            <w:pPr>
              <w:spacing w:line="240" w:lineRule="auto"/>
              <w:rPr>
                <w:color w:val="000000"/>
                <w:lang w:val="en-GB"/>
              </w:rPr>
            </w:pPr>
            <w:r w:rsidRPr="006322EA">
              <w:rPr>
                <w:color w:val="000000"/>
                <w:lang w:val="en-GB"/>
              </w:rPr>
              <w:t>After I woke up last night, I had trouble falling asleep again</w:t>
            </w:r>
          </w:p>
        </w:tc>
        <w:tc>
          <w:tcPr>
            <w:tcW w:w="850" w:type="dxa"/>
            <w:tcMar>
              <w:top w:w="100" w:type="dxa"/>
              <w:left w:w="100" w:type="dxa"/>
              <w:bottom w:w="100" w:type="dxa"/>
              <w:right w:w="100" w:type="dxa"/>
            </w:tcMar>
            <w:hideMark/>
          </w:tcPr>
          <w:p w14:paraId="3A183B7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EAED81E"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4E05786" w14:textId="77777777" w:rsidTr="00F74BA9">
        <w:tc>
          <w:tcPr>
            <w:tcW w:w="0" w:type="auto"/>
            <w:tcMar>
              <w:top w:w="100" w:type="dxa"/>
              <w:left w:w="100" w:type="dxa"/>
              <w:bottom w:w="100" w:type="dxa"/>
              <w:right w:w="100" w:type="dxa"/>
            </w:tcMar>
            <w:hideMark/>
          </w:tcPr>
          <w:p w14:paraId="07208187" w14:textId="77777777" w:rsidR="00F74BA9" w:rsidRPr="00F74BA9" w:rsidRDefault="00F74BA9" w:rsidP="00F74BA9">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0515C96D" w14:textId="77777777" w:rsidR="00F74BA9" w:rsidRPr="006322EA" w:rsidRDefault="00F74BA9" w:rsidP="00F74BA9">
            <w:pPr>
              <w:spacing w:line="240" w:lineRule="auto"/>
              <w:rPr>
                <w:color w:val="000000"/>
                <w:lang w:val="en-GB"/>
              </w:rPr>
            </w:pPr>
            <w:r w:rsidRPr="006322EA">
              <w:rPr>
                <w:color w:val="000000"/>
                <w:lang w:val="en-GB"/>
              </w:rPr>
              <w:t>I tossed and turned all night last night</w:t>
            </w:r>
          </w:p>
        </w:tc>
        <w:tc>
          <w:tcPr>
            <w:tcW w:w="850" w:type="dxa"/>
            <w:tcMar>
              <w:top w:w="100" w:type="dxa"/>
              <w:left w:w="100" w:type="dxa"/>
              <w:bottom w:w="100" w:type="dxa"/>
              <w:right w:w="100" w:type="dxa"/>
            </w:tcMar>
            <w:hideMark/>
          </w:tcPr>
          <w:p w14:paraId="2FDD029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CB9F45C"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F74BA9" w:rsidRPr="00F74BA9" w14:paraId="1318AC84" w14:textId="77777777" w:rsidTr="00F74BA9">
        <w:tc>
          <w:tcPr>
            <w:tcW w:w="0" w:type="auto"/>
            <w:tcMar>
              <w:top w:w="100" w:type="dxa"/>
              <w:left w:w="100" w:type="dxa"/>
              <w:bottom w:w="100" w:type="dxa"/>
              <w:right w:w="100" w:type="dxa"/>
            </w:tcMar>
            <w:hideMark/>
          </w:tcPr>
          <w:p w14:paraId="7D8A6AF2" w14:textId="77777777" w:rsidR="00F74BA9" w:rsidRPr="00F74BA9" w:rsidRDefault="00F74BA9" w:rsidP="00F74BA9">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235B9C1" w14:textId="77777777" w:rsidR="00F74BA9" w:rsidRPr="006322EA" w:rsidRDefault="00F74BA9" w:rsidP="00F74BA9">
            <w:pPr>
              <w:spacing w:line="240" w:lineRule="auto"/>
              <w:rPr>
                <w:color w:val="000000"/>
                <w:lang w:val="en-GB"/>
              </w:rPr>
            </w:pPr>
            <w:r w:rsidRPr="006322EA">
              <w:rPr>
                <w:color w:val="000000"/>
                <w:lang w:val="en-GB"/>
              </w:rPr>
              <w:t>I didn’t get more than 5 hours sleep last night</w:t>
            </w:r>
          </w:p>
        </w:tc>
        <w:tc>
          <w:tcPr>
            <w:tcW w:w="850" w:type="dxa"/>
            <w:tcMar>
              <w:top w:w="100" w:type="dxa"/>
              <w:left w:w="100" w:type="dxa"/>
              <w:bottom w:w="100" w:type="dxa"/>
              <w:right w:w="100" w:type="dxa"/>
            </w:tcMar>
            <w:hideMark/>
          </w:tcPr>
          <w:p w14:paraId="2223F410"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56C036" w14:textId="77777777" w:rsidR="00F74BA9" w:rsidRPr="00F74BA9" w:rsidRDefault="00F74BA9" w:rsidP="00F74BA9">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0DA7FCF7" w14:textId="7D8761ED" w:rsidR="00C83A32" w:rsidRDefault="00C83A32" w:rsidP="00CE5333">
      <w:pPr>
        <w:spacing w:line="276" w:lineRule="auto"/>
      </w:pPr>
    </w:p>
    <w:p w14:paraId="4DC4B3BD" w14:textId="77777777" w:rsidR="00C83A32" w:rsidRDefault="00C83A32">
      <w:pPr>
        <w:spacing w:line="240" w:lineRule="auto"/>
      </w:pPr>
      <w:r>
        <w:br w:type="page"/>
      </w:r>
    </w:p>
    <w:p w14:paraId="1405AF81" w14:textId="6EF35C09" w:rsidR="00C83A32" w:rsidRPr="00B962E2" w:rsidRDefault="00C83A32" w:rsidP="00C83A32">
      <w:pPr>
        <w:spacing w:line="240" w:lineRule="auto"/>
        <w:jc w:val="center"/>
        <w:rPr>
          <w:b/>
          <w:bCs/>
          <w:color w:val="000000"/>
          <w:sz w:val="24"/>
          <w:szCs w:val="24"/>
        </w:rPr>
      </w:pPr>
      <w:r w:rsidRPr="00F74BA9">
        <w:rPr>
          <w:b/>
          <w:bCs/>
          <w:color w:val="000000"/>
          <w:sz w:val="24"/>
          <w:szCs w:val="24"/>
        </w:rPr>
        <w:lastRenderedPageBreak/>
        <w:t xml:space="preserve">Groningen </w:t>
      </w:r>
      <w:r>
        <w:rPr>
          <w:b/>
          <w:bCs/>
          <w:color w:val="000000"/>
          <w:sz w:val="24"/>
          <w:szCs w:val="24"/>
        </w:rPr>
        <w:t>Schlafqualitätsskala</w:t>
      </w:r>
    </w:p>
    <w:p w14:paraId="392A9D5D" w14:textId="77777777" w:rsidR="00C83A32" w:rsidRPr="00F74BA9" w:rsidRDefault="00C83A32" w:rsidP="00C83A3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3"/>
        <w:gridCol w:w="849"/>
        <w:gridCol w:w="851"/>
      </w:tblGrid>
      <w:tr w:rsidR="00C83A32" w:rsidRPr="00F74BA9" w14:paraId="62CCB705" w14:textId="77777777" w:rsidTr="003069B5">
        <w:tc>
          <w:tcPr>
            <w:tcW w:w="0" w:type="auto"/>
            <w:tcMar>
              <w:top w:w="100" w:type="dxa"/>
              <w:left w:w="100" w:type="dxa"/>
              <w:bottom w:w="100" w:type="dxa"/>
              <w:right w:w="100" w:type="dxa"/>
            </w:tcMar>
            <w:hideMark/>
          </w:tcPr>
          <w:p w14:paraId="32E3C6C9" w14:textId="77777777" w:rsidR="00C83A32" w:rsidRPr="00F74BA9" w:rsidRDefault="00C83A32" w:rsidP="003069B5">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674DEA3A" w14:textId="77777777" w:rsidR="00C83A32" w:rsidRPr="00F74BA9" w:rsidRDefault="00C83A32" w:rsidP="003069B5">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331FB1C6" w14:textId="131651C8" w:rsidR="00C83A32" w:rsidRPr="00F74BA9" w:rsidRDefault="00C83A32" w:rsidP="003069B5">
            <w:pPr>
              <w:spacing w:line="240" w:lineRule="auto"/>
              <w:jc w:val="center"/>
              <w:rPr>
                <w:b/>
                <w:bCs/>
                <w:color w:val="000000"/>
              </w:rPr>
            </w:pPr>
            <w:r>
              <w:rPr>
                <w:b/>
                <w:bCs/>
                <w:color w:val="000000"/>
              </w:rPr>
              <w:t>Ja</w:t>
            </w:r>
          </w:p>
        </w:tc>
        <w:tc>
          <w:tcPr>
            <w:tcW w:w="851" w:type="dxa"/>
            <w:tcMar>
              <w:top w:w="100" w:type="dxa"/>
              <w:left w:w="100" w:type="dxa"/>
              <w:bottom w:w="100" w:type="dxa"/>
              <w:right w:w="100" w:type="dxa"/>
            </w:tcMar>
            <w:hideMark/>
          </w:tcPr>
          <w:p w14:paraId="61F3D8B0" w14:textId="64F32837" w:rsidR="00C83A32" w:rsidRPr="00F74BA9" w:rsidRDefault="00C83A32" w:rsidP="003069B5">
            <w:pPr>
              <w:spacing w:line="240" w:lineRule="auto"/>
              <w:jc w:val="center"/>
              <w:rPr>
                <w:b/>
                <w:bCs/>
                <w:color w:val="000000"/>
              </w:rPr>
            </w:pPr>
            <w:r>
              <w:rPr>
                <w:b/>
                <w:bCs/>
                <w:color w:val="000000"/>
              </w:rPr>
              <w:t>Nein</w:t>
            </w:r>
          </w:p>
        </w:tc>
      </w:tr>
      <w:tr w:rsidR="00C83A32" w:rsidRPr="00F74BA9" w14:paraId="4FA2F9C3" w14:textId="77777777" w:rsidTr="003069B5">
        <w:tc>
          <w:tcPr>
            <w:tcW w:w="0" w:type="auto"/>
            <w:tcMar>
              <w:top w:w="100" w:type="dxa"/>
              <w:left w:w="100" w:type="dxa"/>
              <w:bottom w:w="100" w:type="dxa"/>
              <w:right w:w="100" w:type="dxa"/>
            </w:tcMar>
            <w:hideMark/>
          </w:tcPr>
          <w:p w14:paraId="629627E9" w14:textId="77777777" w:rsidR="00C83A32" w:rsidRPr="00F74BA9" w:rsidRDefault="00C83A32" w:rsidP="003069B5">
            <w:pPr>
              <w:spacing w:line="240" w:lineRule="auto"/>
              <w:rPr>
                <w:color w:val="000000"/>
              </w:rPr>
            </w:pPr>
            <w:r w:rsidRPr="00F74BA9">
              <w:rPr>
                <w:color w:val="000000"/>
              </w:rPr>
              <w:t>1.</w:t>
            </w:r>
          </w:p>
        </w:tc>
        <w:tc>
          <w:tcPr>
            <w:tcW w:w="7297" w:type="dxa"/>
            <w:tcMar>
              <w:top w:w="100" w:type="dxa"/>
              <w:left w:w="100" w:type="dxa"/>
              <w:bottom w:w="100" w:type="dxa"/>
              <w:right w:w="100" w:type="dxa"/>
            </w:tcMar>
            <w:hideMark/>
          </w:tcPr>
          <w:p w14:paraId="35860178" w14:textId="399F05A2" w:rsidR="00C83A32" w:rsidRPr="00C83A32" w:rsidRDefault="00C83A32" w:rsidP="003069B5">
            <w:pPr>
              <w:spacing w:line="240" w:lineRule="auto"/>
              <w:rPr>
                <w:color w:val="000000"/>
              </w:rPr>
            </w:pPr>
            <w:r w:rsidRPr="00C83A32">
              <w:rPr>
                <w:color w:val="000000"/>
              </w:rPr>
              <w:t xml:space="preserve">Ich habe </w:t>
            </w:r>
            <w:r>
              <w:rPr>
                <w:color w:val="000000"/>
              </w:rPr>
              <w:t>letzte</w:t>
            </w:r>
            <w:r w:rsidRPr="00C83A32">
              <w:rPr>
                <w:color w:val="000000"/>
              </w:rPr>
              <w:t xml:space="preserve"> Nacht </w:t>
            </w:r>
            <w:r>
              <w:rPr>
                <w:color w:val="000000"/>
              </w:rPr>
              <w:t>tief geschlafen</w:t>
            </w:r>
          </w:p>
        </w:tc>
        <w:tc>
          <w:tcPr>
            <w:tcW w:w="850" w:type="dxa"/>
            <w:tcMar>
              <w:top w:w="100" w:type="dxa"/>
              <w:left w:w="100" w:type="dxa"/>
              <w:bottom w:w="100" w:type="dxa"/>
              <w:right w:w="100" w:type="dxa"/>
            </w:tcMar>
            <w:hideMark/>
          </w:tcPr>
          <w:p w14:paraId="70F31AA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95366F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EF0B3CA" w14:textId="77777777" w:rsidTr="003069B5">
        <w:tc>
          <w:tcPr>
            <w:tcW w:w="0" w:type="auto"/>
            <w:tcMar>
              <w:top w:w="100" w:type="dxa"/>
              <w:left w:w="100" w:type="dxa"/>
              <w:bottom w:w="100" w:type="dxa"/>
              <w:right w:w="100" w:type="dxa"/>
            </w:tcMar>
            <w:hideMark/>
          </w:tcPr>
          <w:p w14:paraId="3A547F5D" w14:textId="77777777" w:rsidR="00C83A32" w:rsidRPr="00F74BA9" w:rsidRDefault="00C83A32" w:rsidP="003069B5">
            <w:pPr>
              <w:spacing w:line="240" w:lineRule="auto"/>
              <w:rPr>
                <w:color w:val="000000"/>
              </w:rPr>
            </w:pPr>
            <w:r w:rsidRPr="00F74BA9">
              <w:rPr>
                <w:color w:val="000000"/>
              </w:rPr>
              <w:t>2.</w:t>
            </w:r>
          </w:p>
        </w:tc>
        <w:tc>
          <w:tcPr>
            <w:tcW w:w="7297" w:type="dxa"/>
            <w:tcMar>
              <w:top w:w="100" w:type="dxa"/>
              <w:left w:w="100" w:type="dxa"/>
              <w:bottom w:w="100" w:type="dxa"/>
              <w:right w:w="100" w:type="dxa"/>
            </w:tcMar>
            <w:hideMark/>
          </w:tcPr>
          <w:p w14:paraId="56A6DE3D" w14:textId="475861E2" w:rsidR="00C83A32" w:rsidRPr="00C83A32" w:rsidRDefault="00C83A32"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schlecht geschlafen</w:t>
            </w:r>
          </w:p>
        </w:tc>
        <w:tc>
          <w:tcPr>
            <w:tcW w:w="850" w:type="dxa"/>
            <w:tcMar>
              <w:top w:w="100" w:type="dxa"/>
              <w:left w:w="100" w:type="dxa"/>
              <w:bottom w:w="100" w:type="dxa"/>
              <w:right w:w="100" w:type="dxa"/>
            </w:tcMar>
            <w:hideMark/>
          </w:tcPr>
          <w:p w14:paraId="5AA8A0A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2270B7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1432F5F6" w14:textId="77777777" w:rsidTr="003069B5">
        <w:tc>
          <w:tcPr>
            <w:tcW w:w="0" w:type="auto"/>
            <w:tcMar>
              <w:top w:w="100" w:type="dxa"/>
              <w:left w:w="100" w:type="dxa"/>
              <w:bottom w:w="100" w:type="dxa"/>
              <w:right w:w="100" w:type="dxa"/>
            </w:tcMar>
            <w:hideMark/>
          </w:tcPr>
          <w:p w14:paraId="732E5679" w14:textId="77777777" w:rsidR="00C83A32" w:rsidRPr="00F74BA9" w:rsidRDefault="00C83A32" w:rsidP="003069B5">
            <w:pPr>
              <w:spacing w:line="240" w:lineRule="auto"/>
              <w:rPr>
                <w:color w:val="000000"/>
              </w:rPr>
            </w:pPr>
            <w:r w:rsidRPr="00F74BA9">
              <w:rPr>
                <w:color w:val="000000"/>
              </w:rPr>
              <w:t>3.</w:t>
            </w:r>
          </w:p>
        </w:tc>
        <w:tc>
          <w:tcPr>
            <w:tcW w:w="7297" w:type="dxa"/>
            <w:tcMar>
              <w:top w:w="100" w:type="dxa"/>
              <w:left w:w="100" w:type="dxa"/>
              <w:bottom w:w="100" w:type="dxa"/>
              <w:right w:w="100" w:type="dxa"/>
            </w:tcMar>
            <w:hideMark/>
          </w:tcPr>
          <w:p w14:paraId="53B8572B" w14:textId="697EB4E6" w:rsidR="00C83A32" w:rsidRPr="006811B2" w:rsidRDefault="00C83A32" w:rsidP="003069B5">
            <w:pPr>
              <w:spacing w:line="240" w:lineRule="auto"/>
              <w:rPr>
                <w:color w:val="000000"/>
              </w:rPr>
            </w:pPr>
            <w:r>
              <w:rPr>
                <w:color w:val="000000"/>
              </w:rPr>
              <w:t>Letzte</w:t>
            </w:r>
            <w:r w:rsidRPr="00C83A32">
              <w:rPr>
                <w:color w:val="000000"/>
              </w:rPr>
              <w:t xml:space="preserve"> </w:t>
            </w:r>
            <w:r>
              <w:rPr>
                <w:color w:val="000000"/>
              </w:rPr>
              <w:t>Nacht habe ich mehr als eine halbe Stunde gebraucht, um einzuschlafen</w:t>
            </w:r>
          </w:p>
        </w:tc>
        <w:tc>
          <w:tcPr>
            <w:tcW w:w="850" w:type="dxa"/>
            <w:tcMar>
              <w:top w:w="100" w:type="dxa"/>
              <w:left w:w="100" w:type="dxa"/>
              <w:bottom w:w="100" w:type="dxa"/>
              <w:right w:w="100" w:type="dxa"/>
            </w:tcMar>
            <w:hideMark/>
          </w:tcPr>
          <w:p w14:paraId="61F4E629"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B2E8F0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E5943B0" w14:textId="77777777" w:rsidTr="003069B5">
        <w:tc>
          <w:tcPr>
            <w:tcW w:w="0" w:type="auto"/>
            <w:tcMar>
              <w:top w:w="100" w:type="dxa"/>
              <w:left w:w="100" w:type="dxa"/>
              <w:bottom w:w="100" w:type="dxa"/>
              <w:right w:w="100" w:type="dxa"/>
            </w:tcMar>
            <w:hideMark/>
          </w:tcPr>
          <w:p w14:paraId="0212AB19" w14:textId="77777777" w:rsidR="00C83A32" w:rsidRPr="00F74BA9" w:rsidRDefault="00C83A32" w:rsidP="003069B5">
            <w:pPr>
              <w:spacing w:line="240" w:lineRule="auto"/>
              <w:rPr>
                <w:color w:val="000000"/>
              </w:rPr>
            </w:pPr>
            <w:r w:rsidRPr="00F74BA9">
              <w:rPr>
                <w:color w:val="000000"/>
              </w:rPr>
              <w:t>4.</w:t>
            </w:r>
          </w:p>
        </w:tc>
        <w:tc>
          <w:tcPr>
            <w:tcW w:w="7297" w:type="dxa"/>
            <w:tcMar>
              <w:top w:w="100" w:type="dxa"/>
              <w:left w:w="100" w:type="dxa"/>
              <w:bottom w:w="100" w:type="dxa"/>
              <w:right w:w="100" w:type="dxa"/>
            </w:tcMar>
            <w:hideMark/>
          </w:tcPr>
          <w:p w14:paraId="213A918F" w14:textId="0E013B58" w:rsidR="00C83A32" w:rsidRPr="006811B2" w:rsidRDefault="006811B2" w:rsidP="003069B5">
            <w:pPr>
              <w:spacing w:line="240" w:lineRule="auto"/>
              <w:rPr>
                <w:color w:val="000000"/>
              </w:rPr>
            </w:pPr>
            <w:r w:rsidRPr="006811B2">
              <w:rPr>
                <w:color w:val="000000"/>
              </w:rPr>
              <w:t>Ich fühlte mich müde, n</w:t>
            </w:r>
            <w:r>
              <w:rPr>
                <w:color w:val="000000"/>
              </w:rPr>
              <w:t xml:space="preserve">achdem ich heute </w:t>
            </w:r>
            <w:r w:rsidR="0019546A">
              <w:rPr>
                <w:color w:val="000000"/>
              </w:rPr>
              <w:t>M</w:t>
            </w:r>
            <w:r>
              <w:rPr>
                <w:color w:val="000000"/>
              </w:rPr>
              <w:t xml:space="preserve">orgen </w:t>
            </w:r>
            <w:r w:rsidR="00BB1DEE">
              <w:rPr>
                <w:color w:val="000000"/>
              </w:rPr>
              <w:t>aufgewacht bin</w:t>
            </w:r>
          </w:p>
        </w:tc>
        <w:tc>
          <w:tcPr>
            <w:tcW w:w="850" w:type="dxa"/>
            <w:tcMar>
              <w:top w:w="100" w:type="dxa"/>
              <w:left w:w="100" w:type="dxa"/>
              <w:bottom w:w="100" w:type="dxa"/>
              <w:right w:w="100" w:type="dxa"/>
            </w:tcMar>
            <w:hideMark/>
          </w:tcPr>
          <w:p w14:paraId="5EEEEC9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EF8802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9297113" w14:textId="77777777" w:rsidTr="003069B5">
        <w:tc>
          <w:tcPr>
            <w:tcW w:w="0" w:type="auto"/>
            <w:tcMar>
              <w:top w:w="100" w:type="dxa"/>
              <w:left w:w="100" w:type="dxa"/>
              <w:bottom w:w="100" w:type="dxa"/>
              <w:right w:w="100" w:type="dxa"/>
            </w:tcMar>
            <w:hideMark/>
          </w:tcPr>
          <w:p w14:paraId="7186A9E0" w14:textId="77777777" w:rsidR="00C83A32" w:rsidRPr="00F74BA9" w:rsidRDefault="00C83A32" w:rsidP="003069B5">
            <w:pPr>
              <w:spacing w:line="240" w:lineRule="auto"/>
              <w:rPr>
                <w:color w:val="000000"/>
              </w:rPr>
            </w:pPr>
            <w:r w:rsidRPr="00F74BA9">
              <w:rPr>
                <w:color w:val="000000"/>
              </w:rPr>
              <w:t>5.</w:t>
            </w:r>
          </w:p>
        </w:tc>
        <w:tc>
          <w:tcPr>
            <w:tcW w:w="7297" w:type="dxa"/>
            <w:tcMar>
              <w:top w:w="100" w:type="dxa"/>
              <w:left w:w="100" w:type="dxa"/>
              <w:bottom w:w="100" w:type="dxa"/>
              <w:right w:w="100" w:type="dxa"/>
            </w:tcMar>
            <w:hideMark/>
          </w:tcPr>
          <w:p w14:paraId="562FE8CA" w14:textId="3C9BDCFD" w:rsidR="00C83A32" w:rsidRPr="00F45751" w:rsidRDefault="00AD565F" w:rsidP="003069B5">
            <w:pPr>
              <w:spacing w:line="240" w:lineRule="auto"/>
              <w:rPr>
                <w:color w:val="000000"/>
              </w:rPr>
            </w:pPr>
            <w:r>
              <w:rPr>
                <w:color w:val="000000"/>
              </w:rPr>
              <w:t>Letzte</w:t>
            </w:r>
            <w:r w:rsidRPr="00C83A32">
              <w:rPr>
                <w:color w:val="000000"/>
              </w:rPr>
              <w:t xml:space="preserve"> </w:t>
            </w:r>
            <w:r>
              <w:rPr>
                <w:color w:val="000000"/>
              </w:rPr>
              <w:t>Nacht bin ich mehrmals aufgewacht</w:t>
            </w:r>
          </w:p>
        </w:tc>
        <w:tc>
          <w:tcPr>
            <w:tcW w:w="850" w:type="dxa"/>
            <w:tcMar>
              <w:top w:w="100" w:type="dxa"/>
              <w:left w:w="100" w:type="dxa"/>
              <w:bottom w:w="100" w:type="dxa"/>
              <w:right w:w="100" w:type="dxa"/>
            </w:tcMar>
            <w:hideMark/>
          </w:tcPr>
          <w:p w14:paraId="0702755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45B2F1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80039B4" w14:textId="77777777" w:rsidTr="003069B5">
        <w:tc>
          <w:tcPr>
            <w:tcW w:w="0" w:type="auto"/>
            <w:tcMar>
              <w:top w:w="100" w:type="dxa"/>
              <w:left w:w="100" w:type="dxa"/>
              <w:bottom w:w="100" w:type="dxa"/>
              <w:right w:w="100" w:type="dxa"/>
            </w:tcMar>
            <w:hideMark/>
          </w:tcPr>
          <w:p w14:paraId="05E3ADD6" w14:textId="77777777" w:rsidR="00C83A32" w:rsidRPr="00F74BA9" w:rsidRDefault="00C83A32" w:rsidP="003069B5">
            <w:pPr>
              <w:spacing w:line="240" w:lineRule="auto"/>
              <w:rPr>
                <w:color w:val="000000"/>
              </w:rPr>
            </w:pPr>
            <w:r w:rsidRPr="00F74BA9">
              <w:rPr>
                <w:color w:val="000000"/>
              </w:rPr>
              <w:t>6.</w:t>
            </w:r>
          </w:p>
        </w:tc>
        <w:tc>
          <w:tcPr>
            <w:tcW w:w="7297" w:type="dxa"/>
            <w:tcMar>
              <w:top w:w="100" w:type="dxa"/>
              <w:left w:w="100" w:type="dxa"/>
              <w:bottom w:w="100" w:type="dxa"/>
              <w:right w:w="100" w:type="dxa"/>
            </w:tcMar>
            <w:hideMark/>
          </w:tcPr>
          <w:p w14:paraId="0A90AC9C" w14:textId="1D53434C" w:rsidR="00C83A32" w:rsidRPr="00F45751" w:rsidRDefault="00F45751"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icht genug geschlafen</w:t>
            </w:r>
          </w:p>
        </w:tc>
        <w:tc>
          <w:tcPr>
            <w:tcW w:w="850" w:type="dxa"/>
            <w:tcMar>
              <w:top w:w="100" w:type="dxa"/>
              <w:left w:w="100" w:type="dxa"/>
              <w:bottom w:w="100" w:type="dxa"/>
              <w:right w:w="100" w:type="dxa"/>
            </w:tcMar>
            <w:hideMark/>
          </w:tcPr>
          <w:p w14:paraId="6B3A832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EC789DA"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00821BB" w14:textId="77777777" w:rsidTr="003069B5">
        <w:tc>
          <w:tcPr>
            <w:tcW w:w="0" w:type="auto"/>
            <w:tcMar>
              <w:top w:w="100" w:type="dxa"/>
              <w:left w:w="100" w:type="dxa"/>
              <w:bottom w:w="100" w:type="dxa"/>
              <w:right w:w="100" w:type="dxa"/>
            </w:tcMar>
            <w:hideMark/>
          </w:tcPr>
          <w:p w14:paraId="0BB26923" w14:textId="77777777" w:rsidR="00C83A32" w:rsidRPr="00F74BA9" w:rsidRDefault="00C83A32" w:rsidP="003069B5">
            <w:pPr>
              <w:spacing w:line="240" w:lineRule="auto"/>
              <w:rPr>
                <w:color w:val="000000"/>
              </w:rPr>
            </w:pPr>
            <w:r w:rsidRPr="00F74BA9">
              <w:rPr>
                <w:color w:val="000000"/>
              </w:rPr>
              <w:t>7.</w:t>
            </w:r>
          </w:p>
        </w:tc>
        <w:tc>
          <w:tcPr>
            <w:tcW w:w="7297" w:type="dxa"/>
            <w:tcMar>
              <w:top w:w="100" w:type="dxa"/>
              <w:left w:w="100" w:type="dxa"/>
              <w:bottom w:w="100" w:type="dxa"/>
              <w:right w:w="100" w:type="dxa"/>
            </w:tcMar>
            <w:hideMark/>
          </w:tcPr>
          <w:p w14:paraId="567826C6" w14:textId="04F97246" w:rsidR="00C83A32" w:rsidRPr="00E074C8" w:rsidRDefault="00E074C8" w:rsidP="003069B5">
            <w:pPr>
              <w:spacing w:line="240" w:lineRule="auto"/>
              <w:rPr>
                <w:color w:val="000000"/>
              </w:rPr>
            </w:pPr>
            <w:r w:rsidRPr="00E074C8">
              <w:rPr>
                <w:color w:val="000000"/>
              </w:rPr>
              <w:t xml:space="preserve">Ich bin </w:t>
            </w:r>
            <w:r w:rsidR="00B3128C">
              <w:rPr>
                <w:color w:val="000000"/>
              </w:rPr>
              <w:t>mitten in</w:t>
            </w:r>
            <w:r>
              <w:rPr>
                <w:color w:val="000000"/>
              </w:rPr>
              <w:t xml:space="preserve"> der Nacht aufgestanden</w:t>
            </w:r>
          </w:p>
        </w:tc>
        <w:tc>
          <w:tcPr>
            <w:tcW w:w="850" w:type="dxa"/>
            <w:tcMar>
              <w:top w:w="100" w:type="dxa"/>
              <w:left w:w="100" w:type="dxa"/>
              <w:bottom w:w="100" w:type="dxa"/>
              <w:right w:w="100" w:type="dxa"/>
            </w:tcMar>
            <w:hideMark/>
          </w:tcPr>
          <w:p w14:paraId="5A74699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F02F89B"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46530B0" w14:textId="77777777" w:rsidTr="003069B5">
        <w:tc>
          <w:tcPr>
            <w:tcW w:w="0" w:type="auto"/>
            <w:tcMar>
              <w:top w:w="100" w:type="dxa"/>
              <w:left w:w="100" w:type="dxa"/>
              <w:bottom w:w="100" w:type="dxa"/>
              <w:right w:w="100" w:type="dxa"/>
            </w:tcMar>
            <w:hideMark/>
          </w:tcPr>
          <w:p w14:paraId="0302F175" w14:textId="77777777" w:rsidR="00C83A32" w:rsidRPr="00F74BA9" w:rsidRDefault="00C83A32" w:rsidP="003069B5">
            <w:pPr>
              <w:spacing w:line="240" w:lineRule="auto"/>
              <w:rPr>
                <w:color w:val="000000"/>
              </w:rPr>
            </w:pPr>
            <w:r w:rsidRPr="00F74BA9">
              <w:rPr>
                <w:color w:val="000000"/>
              </w:rPr>
              <w:t>8.</w:t>
            </w:r>
          </w:p>
        </w:tc>
        <w:tc>
          <w:tcPr>
            <w:tcW w:w="7297" w:type="dxa"/>
            <w:tcMar>
              <w:top w:w="100" w:type="dxa"/>
              <w:left w:w="100" w:type="dxa"/>
              <w:bottom w:w="100" w:type="dxa"/>
              <w:right w:w="100" w:type="dxa"/>
            </w:tcMar>
            <w:hideMark/>
          </w:tcPr>
          <w:p w14:paraId="22F5C5FC" w14:textId="5E0529D0" w:rsidR="00C83A32" w:rsidRPr="00424250" w:rsidRDefault="00424250" w:rsidP="003069B5">
            <w:pPr>
              <w:spacing w:line="240" w:lineRule="auto"/>
              <w:rPr>
                <w:color w:val="000000"/>
              </w:rPr>
            </w:pPr>
            <w:r w:rsidRPr="006811B2">
              <w:rPr>
                <w:color w:val="000000"/>
              </w:rPr>
              <w:t xml:space="preserve">Ich fühlte mich </w:t>
            </w:r>
            <w:r>
              <w:rPr>
                <w:color w:val="000000"/>
              </w:rPr>
              <w:t>ausgeruht</w:t>
            </w:r>
            <w:r w:rsidRPr="006811B2">
              <w:rPr>
                <w:color w:val="000000"/>
              </w:rPr>
              <w:t>, n</w:t>
            </w:r>
            <w:r>
              <w:rPr>
                <w:color w:val="000000"/>
              </w:rPr>
              <w:t xml:space="preserve">achdem ich heute Morgen </w:t>
            </w:r>
            <w:r w:rsidR="00880830">
              <w:rPr>
                <w:color w:val="000000"/>
              </w:rPr>
              <w:t>aufgewacht bin</w:t>
            </w:r>
          </w:p>
        </w:tc>
        <w:tc>
          <w:tcPr>
            <w:tcW w:w="850" w:type="dxa"/>
            <w:tcMar>
              <w:top w:w="100" w:type="dxa"/>
              <w:left w:w="100" w:type="dxa"/>
              <w:bottom w:w="100" w:type="dxa"/>
              <w:right w:w="100" w:type="dxa"/>
            </w:tcMar>
            <w:hideMark/>
          </w:tcPr>
          <w:p w14:paraId="49B91C0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753453"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626C1A43" w14:textId="77777777" w:rsidTr="003069B5">
        <w:tc>
          <w:tcPr>
            <w:tcW w:w="0" w:type="auto"/>
            <w:tcMar>
              <w:top w:w="100" w:type="dxa"/>
              <w:left w:w="100" w:type="dxa"/>
              <w:bottom w:w="100" w:type="dxa"/>
              <w:right w:w="100" w:type="dxa"/>
            </w:tcMar>
            <w:hideMark/>
          </w:tcPr>
          <w:p w14:paraId="6909B64A" w14:textId="77777777" w:rsidR="00C83A32" w:rsidRPr="00F74BA9" w:rsidRDefault="00C83A32" w:rsidP="003069B5">
            <w:pPr>
              <w:spacing w:line="240" w:lineRule="auto"/>
              <w:rPr>
                <w:color w:val="000000"/>
              </w:rPr>
            </w:pPr>
            <w:r w:rsidRPr="00F74BA9">
              <w:rPr>
                <w:color w:val="000000"/>
              </w:rPr>
              <w:t>9.</w:t>
            </w:r>
          </w:p>
        </w:tc>
        <w:tc>
          <w:tcPr>
            <w:tcW w:w="7297" w:type="dxa"/>
            <w:tcMar>
              <w:top w:w="100" w:type="dxa"/>
              <w:left w:w="100" w:type="dxa"/>
              <w:bottom w:w="100" w:type="dxa"/>
              <w:right w:w="100" w:type="dxa"/>
            </w:tcMar>
            <w:hideMark/>
          </w:tcPr>
          <w:p w14:paraId="34A31385" w14:textId="29BAA7B6" w:rsidR="00C83A32" w:rsidRPr="00EA6F17" w:rsidRDefault="00EA6F17"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nur ein paar Stunden geschlafen</w:t>
            </w:r>
          </w:p>
        </w:tc>
        <w:tc>
          <w:tcPr>
            <w:tcW w:w="850" w:type="dxa"/>
            <w:tcMar>
              <w:top w:w="100" w:type="dxa"/>
              <w:left w:w="100" w:type="dxa"/>
              <w:bottom w:w="100" w:type="dxa"/>
              <w:right w:w="100" w:type="dxa"/>
            </w:tcMar>
            <w:hideMark/>
          </w:tcPr>
          <w:p w14:paraId="6F309899"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65B2A2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1F3D4BE" w14:textId="77777777" w:rsidTr="003069B5">
        <w:tc>
          <w:tcPr>
            <w:tcW w:w="0" w:type="auto"/>
            <w:tcMar>
              <w:top w:w="100" w:type="dxa"/>
              <w:left w:w="100" w:type="dxa"/>
              <w:bottom w:w="100" w:type="dxa"/>
              <w:right w:w="100" w:type="dxa"/>
            </w:tcMar>
            <w:hideMark/>
          </w:tcPr>
          <w:p w14:paraId="68387A38" w14:textId="77777777" w:rsidR="00C83A32" w:rsidRPr="00F74BA9" w:rsidRDefault="00C83A32" w:rsidP="003069B5">
            <w:pPr>
              <w:spacing w:line="240" w:lineRule="auto"/>
              <w:rPr>
                <w:color w:val="000000"/>
              </w:rPr>
            </w:pPr>
            <w:r w:rsidRPr="00F74BA9">
              <w:rPr>
                <w:color w:val="000000"/>
              </w:rPr>
              <w:t>10.</w:t>
            </w:r>
          </w:p>
        </w:tc>
        <w:tc>
          <w:tcPr>
            <w:tcW w:w="7297" w:type="dxa"/>
            <w:tcMar>
              <w:top w:w="100" w:type="dxa"/>
              <w:left w:w="100" w:type="dxa"/>
              <w:bottom w:w="100" w:type="dxa"/>
              <w:right w:w="100" w:type="dxa"/>
            </w:tcMar>
            <w:hideMark/>
          </w:tcPr>
          <w:p w14:paraId="59B5962D" w14:textId="47FE2082" w:rsidR="00C83A32" w:rsidRPr="000B2DFA" w:rsidRDefault="000B2DFA" w:rsidP="003069B5">
            <w:pPr>
              <w:spacing w:line="240" w:lineRule="auto"/>
              <w:rPr>
                <w:color w:val="000000"/>
              </w:rPr>
            </w:pPr>
            <w:r w:rsidRPr="00C83A32">
              <w:rPr>
                <w:color w:val="000000"/>
              </w:rPr>
              <w:t xml:space="preserve">Ich fühle, ich habe </w:t>
            </w:r>
            <w:r>
              <w:rPr>
                <w:color w:val="000000"/>
              </w:rPr>
              <w:t>letzte</w:t>
            </w:r>
            <w:r w:rsidRPr="00C83A32">
              <w:rPr>
                <w:color w:val="000000"/>
              </w:rPr>
              <w:t xml:space="preserve"> </w:t>
            </w:r>
            <w:r>
              <w:rPr>
                <w:color w:val="000000"/>
              </w:rPr>
              <w:t>Nacht gut geschlafen</w:t>
            </w:r>
          </w:p>
        </w:tc>
        <w:tc>
          <w:tcPr>
            <w:tcW w:w="850" w:type="dxa"/>
            <w:tcMar>
              <w:top w:w="100" w:type="dxa"/>
              <w:left w:w="100" w:type="dxa"/>
              <w:bottom w:w="100" w:type="dxa"/>
              <w:right w:w="100" w:type="dxa"/>
            </w:tcMar>
            <w:hideMark/>
          </w:tcPr>
          <w:p w14:paraId="264F2267"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4E78C07"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30CCF5A6" w14:textId="77777777" w:rsidTr="003069B5">
        <w:tc>
          <w:tcPr>
            <w:tcW w:w="0" w:type="auto"/>
            <w:tcMar>
              <w:top w:w="100" w:type="dxa"/>
              <w:left w:w="100" w:type="dxa"/>
              <w:bottom w:w="100" w:type="dxa"/>
              <w:right w:w="100" w:type="dxa"/>
            </w:tcMar>
            <w:hideMark/>
          </w:tcPr>
          <w:p w14:paraId="02353B98" w14:textId="77777777" w:rsidR="00C83A32" w:rsidRPr="00F74BA9" w:rsidRDefault="00C83A32" w:rsidP="003069B5">
            <w:pPr>
              <w:spacing w:line="240" w:lineRule="auto"/>
              <w:rPr>
                <w:color w:val="000000"/>
              </w:rPr>
            </w:pPr>
            <w:r w:rsidRPr="00F74BA9">
              <w:rPr>
                <w:color w:val="000000"/>
              </w:rPr>
              <w:t>11.</w:t>
            </w:r>
          </w:p>
        </w:tc>
        <w:tc>
          <w:tcPr>
            <w:tcW w:w="7297" w:type="dxa"/>
            <w:tcMar>
              <w:top w:w="100" w:type="dxa"/>
              <w:left w:w="100" w:type="dxa"/>
              <w:bottom w:w="100" w:type="dxa"/>
              <w:right w:w="100" w:type="dxa"/>
            </w:tcMar>
            <w:hideMark/>
          </w:tcPr>
          <w:p w14:paraId="4F3BDD09" w14:textId="01A0AF58" w:rsidR="00C83A32" w:rsidRPr="00C31EA8" w:rsidRDefault="00C31EA8" w:rsidP="003069B5">
            <w:pPr>
              <w:spacing w:line="240" w:lineRule="auto"/>
              <w:rPr>
                <w:color w:val="000000"/>
              </w:rPr>
            </w:pPr>
            <w:r w:rsidRPr="00C83A32">
              <w:rPr>
                <w:color w:val="000000"/>
              </w:rPr>
              <w:t xml:space="preserve">Ich habe </w:t>
            </w:r>
            <w:r>
              <w:rPr>
                <w:color w:val="000000"/>
              </w:rPr>
              <w:t>letzte</w:t>
            </w:r>
            <w:r w:rsidRPr="00C83A32">
              <w:rPr>
                <w:color w:val="000000"/>
              </w:rPr>
              <w:t xml:space="preserve"> </w:t>
            </w:r>
            <w:r>
              <w:rPr>
                <w:color w:val="000000"/>
              </w:rPr>
              <w:t>Nacht kein Auge zugedrückt</w:t>
            </w:r>
          </w:p>
        </w:tc>
        <w:tc>
          <w:tcPr>
            <w:tcW w:w="850" w:type="dxa"/>
            <w:tcMar>
              <w:top w:w="100" w:type="dxa"/>
              <w:left w:w="100" w:type="dxa"/>
              <w:bottom w:w="100" w:type="dxa"/>
              <w:right w:w="100" w:type="dxa"/>
            </w:tcMar>
            <w:hideMark/>
          </w:tcPr>
          <w:p w14:paraId="469B7031"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42BD666"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577F99F6" w14:textId="77777777" w:rsidTr="003069B5">
        <w:tc>
          <w:tcPr>
            <w:tcW w:w="0" w:type="auto"/>
            <w:tcMar>
              <w:top w:w="100" w:type="dxa"/>
              <w:left w:w="100" w:type="dxa"/>
              <w:bottom w:w="100" w:type="dxa"/>
              <w:right w:w="100" w:type="dxa"/>
            </w:tcMar>
            <w:hideMark/>
          </w:tcPr>
          <w:p w14:paraId="41F8BF0A" w14:textId="77777777" w:rsidR="00C83A32" w:rsidRPr="00F74BA9" w:rsidRDefault="00C83A32" w:rsidP="003069B5">
            <w:pPr>
              <w:spacing w:line="240" w:lineRule="auto"/>
              <w:rPr>
                <w:color w:val="000000"/>
              </w:rPr>
            </w:pPr>
            <w:r w:rsidRPr="00F74BA9">
              <w:rPr>
                <w:color w:val="000000"/>
              </w:rPr>
              <w:t>12.</w:t>
            </w:r>
          </w:p>
        </w:tc>
        <w:tc>
          <w:tcPr>
            <w:tcW w:w="7297" w:type="dxa"/>
            <w:tcMar>
              <w:top w:w="100" w:type="dxa"/>
              <w:left w:w="100" w:type="dxa"/>
              <w:bottom w:w="100" w:type="dxa"/>
              <w:right w:w="100" w:type="dxa"/>
            </w:tcMar>
            <w:hideMark/>
          </w:tcPr>
          <w:p w14:paraId="7EC5C563" w14:textId="577D4788" w:rsidR="00C83A32" w:rsidRPr="007944E2" w:rsidRDefault="007944E2" w:rsidP="003069B5">
            <w:pPr>
              <w:spacing w:line="240" w:lineRule="auto"/>
              <w:rPr>
                <w:color w:val="000000"/>
              </w:rPr>
            </w:pPr>
            <w:r w:rsidRPr="007944E2">
              <w:rPr>
                <w:color w:val="000000"/>
              </w:rPr>
              <w:t>Mir fiel es letzte N</w:t>
            </w:r>
            <w:r>
              <w:rPr>
                <w:color w:val="000000"/>
              </w:rPr>
              <w:t xml:space="preserve">acht </w:t>
            </w:r>
            <w:r w:rsidR="00B43B3A">
              <w:rPr>
                <w:color w:val="000000"/>
              </w:rPr>
              <w:t xml:space="preserve">gar </w:t>
            </w:r>
            <w:r>
              <w:rPr>
                <w:color w:val="000000"/>
              </w:rPr>
              <w:t>nicht schwer, einzuschlafen</w:t>
            </w:r>
          </w:p>
        </w:tc>
        <w:tc>
          <w:tcPr>
            <w:tcW w:w="850" w:type="dxa"/>
            <w:tcMar>
              <w:top w:w="100" w:type="dxa"/>
              <w:left w:w="100" w:type="dxa"/>
              <w:bottom w:w="100" w:type="dxa"/>
              <w:right w:w="100" w:type="dxa"/>
            </w:tcMar>
            <w:hideMark/>
          </w:tcPr>
          <w:p w14:paraId="0432503E"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93D15F2"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AC3D67C" w14:textId="77777777" w:rsidTr="003069B5">
        <w:tc>
          <w:tcPr>
            <w:tcW w:w="0" w:type="auto"/>
            <w:tcMar>
              <w:top w:w="100" w:type="dxa"/>
              <w:left w:w="100" w:type="dxa"/>
              <w:bottom w:w="100" w:type="dxa"/>
              <w:right w:w="100" w:type="dxa"/>
            </w:tcMar>
            <w:hideMark/>
          </w:tcPr>
          <w:p w14:paraId="55426348" w14:textId="77777777" w:rsidR="00C83A32" w:rsidRPr="00F74BA9" w:rsidRDefault="00C83A32" w:rsidP="003069B5">
            <w:pPr>
              <w:spacing w:line="240" w:lineRule="auto"/>
              <w:rPr>
                <w:color w:val="000000"/>
              </w:rPr>
            </w:pPr>
            <w:r w:rsidRPr="00F74BA9">
              <w:rPr>
                <w:color w:val="000000"/>
              </w:rPr>
              <w:t>13.</w:t>
            </w:r>
          </w:p>
        </w:tc>
        <w:tc>
          <w:tcPr>
            <w:tcW w:w="7297" w:type="dxa"/>
            <w:tcMar>
              <w:top w:w="100" w:type="dxa"/>
              <w:left w:w="100" w:type="dxa"/>
              <w:bottom w:w="100" w:type="dxa"/>
              <w:right w:w="100" w:type="dxa"/>
            </w:tcMar>
            <w:hideMark/>
          </w:tcPr>
          <w:p w14:paraId="6EE7B717" w14:textId="2511DED9" w:rsidR="00C83A32" w:rsidRPr="00F84574" w:rsidRDefault="00F84574" w:rsidP="003069B5">
            <w:pPr>
              <w:spacing w:line="240" w:lineRule="auto"/>
              <w:rPr>
                <w:color w:val="000000"/>
              </w:rPr>
            </w:pPr>
            <w:r w:rsidRPr="00F84574">
              <w:rPr>
                <w:color w:val="000000"/>
              </w:rPr>
              <w:t>Nachdem ich letzte Nacht a</w:t>
            </w:r>
            <w:r>
              <w:rPr>
                <w:color w:val="000000"/>
              </w:rPr>
              <w:t>uf</w:t>
            </w:r>
            <w:r w:rsidR="000304FA">
              <w:rPr>
                <w:color w:val="000000"/>
              </w:rPr>
              <w:t>ge</w:t>
            </w:r>
            <w:r>
              <w:rPr>
                <w:color w:val="000000"/>
              </w:rPr>
              <w:t>wacht</w:t>
            </w:r>
            <w:r w:rsidR="000304FA">
              <w:rPr>
                <w:color w:val="000000"/>
              </w:rPr>
              <w:t xml:space="preserve"> bin</w:t>
            </w:r>
            <w:r>
              <w:rPr>
                <w:color w:val="000000"/>
              </w:rPr>
              <w:t>, hatte ich Schwierigkeiten, wieder einzuschlafen</w:t>
            </w:r>
          </w:p>
        </w:tc>
        <w:tc>
          <w:tcPr>
            <w:tcW w:w="850" w:type="dxa"/>
            <w:tcMar>
              <w:top w:w="100" w:type="dxa"/>
              <w:left w:w="100" w:type="dxa"/>
              <w:bottom w:w="100" w:type="dxa"/>
              <w:right w:w="100" w:type="dxa"/>
            </w:tcMar>
            <w:hideMark/>
          </w:tcPr>
          <w:p w14:paraId="4A67E9D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F819F2A"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0A971558" w14:textId="77777777" w:rsidTr="003069B5">
        <w:tc>
          <w:tcPr>
            <w:tcW w:w="0" w:type="auto"/>
            <w:tcMar>
              <w:top w:w="100" w:type="dxa"/>
              <w:left w:w="100" w:type="dxa"/>
              <w:bottom w:w="100" w:type="dxa"/>
              <w:right w:w="100" w:type="dxa"/>
            </w:tcMar>
            <w:hideMark/>
          </w:tcPr>
          <w:p w14:paraId="46085725" w14:textId="77777777" w:rsidR="00C83A32" w:rsidRPr="00F74BA9" w:rsidRDefault="00C83A32" w:rsidP="003069B5">
            <w:pPr>
              <w:spacing w:line="240" w:lineRule="auto"/>
              <w:rPr>
                <w:color w:val="000000"/>
              </w:rPr>
            </w:pPr>
            <w:r w:rsidRPr="00F74BA9">
              <w:rPr>
                <w:color w:val="000000"/>
              </w:rPr>
              <w:t>14.</w:t>
            </w:r>
          </w:p>
        </w:tc>
        <w:tc>
          <w:tcPr>
            <w:tcW w:w="7297" w:type="dxa"/>
            <w:tcMar>
              <w:top w:w="100" w:type="dxa"/>
              <w:left w:w="100" w:type="dxa"/>
              <w:bottom w:w="100" w:type="dxa"/>
              <w:right w:w="100" w:type="dxa"/>
            </w:tcMar>
            <w:hideMark/>
          </w:tcPr>
          <w:p w14:paraId="49040946" w14:textId="4609C546" w:rsidR="00C83A32" w:rsidRPr="00DF6108" w:rsidRDefault="00DF6108" w:rsidP="003069B5">
            <w:pPr>
              <w:spacing w:line="240" w:lineRule="auto"/>
              <w:rPr>
                <w:color w:val="000000"/>
              </w:rPr>
            </w:pPr>
            <w:r w:rsidRPr="00DF6108">
              <w:rPr>
                <w:color w:val="000000"/>
              </w:rPr>
              <w:t>Ich habe mich letzte N</w:t>
            </w:r>
            <w:r>
              <w:rPr>
                <w:color w:val="000000"/>
              </w:rPr>
              <w:t>acht ständig hin und her bewegt</w:t>
            </w:r>
          </w:p>
        </w:tc>
        <w:tc>
          <w:tcPr>
            <w:tcW w:w="850" w:type="dxa"/>
            <w:tcMar>
              <w:top w:w="100" w:type="dxa"/>
              <w:left w:w="100" w:type="dxa"/>
              <w:bottom w:w="100" w:type="dxa"/>
              <w:right w:w="100" w:type="dxa"/>
            </w:tcMar>
            <w:hideMark/>
          </w:tcPr>
          <w:p w14:paraId="3AE48C4F"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CE79048"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r w:rsidR="00C83A32" w:rsidRPr="00F74BA9" w14:paraId="765F6971" w14:textId="77777777" w:rsidTr="003069B5">
        <w:tc>
          <w:tcPr>
            <w:tcW w:w="0" w:type="auto"/>
            <w:tcMar>
              <w:top w:w="100" w:type="dxa"/>
              <w:left w:w="100" w:type="dxa"/>
              <w:bottom w:w="100" w:type="dxa"/>
              <w:right w:w="100" w:type="dxa"/>
            </w:tcMar>
            <w:hideMark/>
          </w:tcPr>
          <w:p w14:paraId="611A75C2" w14:textId="77777777" w:rsidR="00C83A32" w:rsidRPr="00F74BA9" w:rsidRDefault="00C83A32" w:rsidP="003069B5">
            <w:pPr>
              <w:spacing w:line="240" w:lineRule="auto"/>
              <w:rPr>
                <w:color w:val="000000"/>
              </w:rPr>
            </w:pPr>
            <w:r w:rsidRPr="00F74BA9">
              <w:rPr>
                <w:color w:val="000000"/>
              </w:rPr>
              <w:t>15.</w:t>
            </w:r>
          </w:p>
        </w:tc>
        <w:tc>
          <w:tcPr>
            <w:tcW w:w="7297" w:type="dxa"/>
            <w:tcMar>
              <w:top w:w="100" w:type="dxa"/>
              <w:left w:w="100" w:type="dxa"/>
              <w:bottom w:w="100" w:type="dxa"/>
              <w:right w:w="100" w:type="dxa"/>
            </w:tcMar>
            <w:hideMark/>
          </w:tcPr>
          <w:p w14:paraId="4F24746F" w14:textId="5FE36C4B" w:rsidR="00C83A32" w:rsidRPr="00603B40" w:rsidRDefault="00603B40" w:rsidP="003069B5">
            <w:pPr>
              <w:spacing w:line="240" w:lineRule="auto"/>
              <w:rPr>
                <w:color w:val="000000"/>
              </w:rPr>
            </w:pPr>
            <w:r w:rsidRPr="00603B40">
              <w:rPr>
                <w:color w:val="000000"/>
              </w:rPr>
              <w:t>Letzte Nacht habe ich nicht mehr als 5 Stunden geschlaf</w:t>
            </w:r>
            <w:r>
              <w:rPr>
                <w:color w:val="000000"/>
              </w:rPr>
              <w:t>en</w:t>
            </w:r>
          </w:p>
        </w:tc>
        <w:tc>
          <w:tcPr>
            <w:tcW w:w="850" w:type="dxa"/>
            <w:tcMar>
              <w:top w:w="100" w:type="dxa"/>
              <w:left w:w="100" w:type="dxa"/>
              <w:bottom w:w="100" w:type="dxa"/>
              <w:right w:w="100" w:type="dxa"/>
            </w:tcMar>
            <w:hideMark/>
          </w:tcPr>
          <w:p w14:paraId="4493A1D0"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EB37A15" w14:textId="77777777" w:rsidR="00C83A32" w:rsidRPr="00F74BA9" w:rsidRDefault="00C83A32" w:rsidP="003069B5">
            <w:pPr>
              <w:spacing w:line="240" w:lineRule="auto"/>
              <w:jc w:val="center"/>
              <w:rPr>
                <w:rFonts w:ascii="Times New Roman" w:hAnsi="Times New Roman" w:cs="Times New Roman"/>
                <w:spacing w:val="0"/>
                <w:sz w:val="24"/>
                <w:szCs w:val="24"/>
              </w:rPr>
            </w:pPr>
            <w:r w:rsidRPr="00F74BA9">
              <w:rPr>
                <w:rFonts w:ascii="Segoe UI Emoji" w:hAnsi="Segoe UI Emoji" w:cs="Segoe UI Emoji"/>
                <w:color w:val="000000"/>
                <w:spacing w:val="0"/>
                <w:sz w:val="24"/>
                <w:szCs w:val="24"/>
              </w:rPr>
              <w:t>⬜</w:t>
            </w:r>
          </w:p>
        </w:tc>
      </w:tr>
    </w:tbl>
    <w:p w14:paraId="342B55CD" w14:textId="77777777" w:rsidR="00CE5333" w:rsidRPr="00CE5333" w:rsidRDefault="00CE5333" w:rsidP="00CE5333">
      <w:pPr>
        <w:spacing w:line="276" w:lineRule="auto"/>
      </w:pPr>
    </w:p>
    <w:sectPr w:rsidR="00CE5333" w:rsidRPr="00CE5333">
      <w:headerReference w:type="default" r:id="rId10"/>
      <w:headerReference w:type="first" r:id="rId11"/>
      <w:footerReference w:type="first" r:id="rId12"/>
      <w:pgSz w:w="11906" w:h="16838" w:code="9"/>
      <w:pgMar w:top="1622" w:right="1134" w:bottom="567" w:left="1366" w:header="56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94FCC" w14:textId="77777777" w:rsidR="0094628F" w:rsidRDefault="0094628F">
      <w:r>
        <w:separator/>
      </w:r>
    </w:p>
  </w:endnote>
  <w:endnote w:type="continuationSeparator" w:id="0">
    <w:p w14:paraId="7108BE74" w14:textId="77777777" w:rsidR="0094628F" w:rsidRDefault="009462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U CompatilFact">
    <w:altName w:val="Calibri"/>
    <w:charset w:val="00"/>
    <w:family w:val="auto"/>
    <w:pitch w:val="variable"/>
    <w:sig w:usb0="8000002F" w:usb1="00000042"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0" w:type="dxa"/>
      <w:tblLayout w:type="fixed"/>
      <w:tblCellMar>
        <w:left w:w="0" w:type="dxa"/>
        <w:right w:w="0" w:type="dxa"/>
      </w:tblCellMar>
      <w:tblLook w:val="01E0" w:firstRow="1" w:lastRow="1" w:firstColumn="1" w:lastColumn="1" w:noHBand="0" w:noVBand="0"/>
    </w:tblPr>
    <w:tblGrid>
      <w:gridCol w:w="2880"/>
      <w:gridCol w:w="3733"/>
      <w:gridCol w:w="3287"/>
    </w:tblGrid>
    <w:tr w:rsidR="00C95C86" w14:paraId="5C91FA5D" w14:textId="77777777">
      <w:tc>
        <w:tcPr>
          <w:tcW w:w="2880" w:type="dxa"/>
          <w:tcBorders>
            <w:top w:val="single" w:sz="4" w:space="0" w:color="auto"/>
          </w:tcBorders>
        </w:tcPr>
        <w:p w14:paraId="6B8E63A1" w14:textId="77777777" w:rsidR="00C95C86" w:rsidRDefault="00C95C86">
          <w:pPr>
            <w:pStyle w:val="absendertext"/>
            <w:spacing w:before="120" w:line="240" w:lineRule="auto"/>
            <w:rPr>
              <w:spacing w:val="6"/>
              <w:sz w:val="16"/>
              <w:szCs w:val="16"/>
            </w:rPr>
          </w:pPr>
          <w:r>
            <w:rPr>
              <w:spacing w:val="6"/>
              <w:sz w:val="16"/>
              <w:szCs w:val="16"/>
            </w:rPr>
            <w:t>Dienstgebäude</w:t>
          </w:r>
        </w:p>
        <w:p w14:paraId="50911B23" w14:textId="11EF0723" w:rsidR="00C95C86" w:rsidRDefault="00C95C86">
          <w:pPr>
            <w:pStyle w:val="absendertext"/>
            <w:spacing w:line="240" w:lineRule="auto"/>
            <w:rPr>
              <w:spacing w:val="6"/>
              <w:sz w:val="16"/>
              <w:szCs w:val="16"/>
            </w:rPr>
          </w:pPr>
          <w:r>
            <w:rPr>
              <w:spacing w:val="6"/>
              <w:sz w:val="16"/>
              <w:szCs w:val="16"/>
            </w:rPr>
            <w:t>Leopoldstr. 13,</w:t>
          </w:r>
          <w:r w:rsidRPr="001B1646">
            <w:rPr>
              <w:spacing w:val="6"/>
              <w:sz w:val="16"/>
              <w:szCs w:val="16"/>
            </w:rPr>
            <w:t xml:space="preserve"> Zi. </w:t>
          </w:r>
          <w:r>
            <w:rPr>
              <w:spacing w:val="6"/>
              <w:sz w:val="16"/>
              <w:szCs w:val="16"/>
            </w:rPr>
            <w:t>3</w:t>
          </w:r>
          <w:r w:rsidR="00486836">
            <w:rPr>
              <w:spacing w:val="6"/>
              <w:sz w:val="16"/>
              <w:szCs w:val="16"/>
            </w:rPr>
            <w:t>101</w:t>
          </w:r>
        </w:p>
        <w:p w14:paraId="69CAED19" w14:textId="77777777" w:rsidR="00C95C86" w:rsidRDefault="00C95C86">
          <w:pPr>
            <w:pStyle w:val="absendertext"/>
            <w:spacing w:line="240" w:lineRule="auto"/>
            <w:rPr>
              <w:spacing w:val="6"/>
              <w:sz w:val="16"/>
              <w:szCs w:val="16"/>
            </w:rPr>
          </w:pPr>
          <w:r>
            <w:rPr>
              <w:spacing w:val="6"/>
              <w:sz w:val="16"/>
              <w:szCs w:val="16"/>
            </w:rPr>
            <w:t>80802 München</w:t>
          </w:r>
        </w:p>
      </w:tc>
      <w:tc>
        <w:tcPr>
          <w:tcW w:w="3733" w:type="dxa"/>
          <w:tcBorders>
            <w:top w:val="single" w:sz="4" w:space="0" w:color="auto"/>
          </w:tcBorders>
        </w:tcPr>
        <w:p w14:paraId="6223E060" w14:textId="36249809" w:rsidR="00C95C86" w:rsidRDefault="00C95C86">
          <w:pPr>
            <w:pStyle w:val="absendertext"/>
            <w:spacing w:line="240" w:lineRule="auto"/>
            <w:rPr>
              <w:spacing w:val="6"/>
              <w:sz w:val="16"/>
              <w:szCs w:val="16"/>
            </w:rPr>
          </w:pPr>
        </w:p>
      </w:tc>
      <w:tc>
        <w:tcPr>
          <w:tcW w:w="3287" w:type="dxa"/>
          <w:tcBorders>
            <w:top w:val="single" w:sz="4" w:space="0" w:color="auto"/>
          </w:tcBorders>
        </w:tcPr>
        <w:p w14:paraId="658C908A" w14:textId="19F1958C" w:rsidR="00C95C86" w:rsidRDefault="00C95C86">
          <w:pPr>
            <w:pStyle w:val="absendertext"/>
            <w:spacing w:line="240" w:lineRule="auto"/>
            <w:rPr>
              <w:spacing w:val="6"/>
              <w:sz w:val="16"/>
              <w:szCs w:val="16"/>
            </w:rPr>
          </w:pPr>
        </w:p>
      </w:tc>
    </w:tr>
  </w:tbl>
  <w:p w14:paraId="673EA1C4" w14:textId="77777777" w:rsidR="00C95C86" w:rsidRDefault="00C95C86">
    <w:pPr>
      <w:pStyle w:val="absender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47E67" w14:textId="77777777" w:rsidR="0094628F" w:rsidRDefault="0094628F">
      <w:r>
        <w:separator/>
      </w:r>
    </w:p>
  </w:footnote>
  <w:footnote w:type="continuationSeparator" w:id="0">
    <w:p w14:paraId="16A0439C" w14:textId="77777777" w:rsidR="0094628F" w:rsidRDefault="009462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Ind w:w="108" w:type="dxa"/>
      <w:tblBorders>
        <w:bottom w:val="single" w:sz="4" w:space="0" w:color="auto"/>
        <w:insideH w:val="single" w:sz="4" w:space="0" w:color="auto"/>
      </w:tblBorders>
      <w:tblLook w:val="01E0" w:firstRow="1" w:lastRow="1" w:firstColumn="1" w:lastColumn="1" w:noHBand="0" w:noVBand="0"/>
    </w:tblPr>
    <w:tblGrid>
      <w:gridCol w:w="7297"/>
      <w:gridCol w:w="2115"/>
    </w:tblGrid>
    <w:tr w:rsidR="00C95C86" w14:paraId="47613B05" w14:textId="77777777">
      <w:tc>
        <w:tcPr>
          <w:tcW w:w="7257" w:type="dxa"/>
          <w:tcBorders>
            <w:bottom w:val="single" w:sz="4" w:space="0" w:color="auto"/>
          </w:tcBorders>
        </w:tcPr>
        <w:p w14:paraId="5C90EFDC" w14:textId="77777777" w:rsidR="00C95C86" w:rsidRDefault="00C95C86" w:rsidP="00010B91">
          <w:pPr>
            <w:pStyle w:val="Header"/>
            <w:tabs>
              <w:tab w:val="clear" w:pos="4536"/>
              <w:tab w:val="clear" w:pos="9072"/>
              <w:tab w:val="left" w:pos="4790"/>
            </w:tabs>
            <w:spacing w:after="120"/>
            <w:rPr>
              <w:b/>
              <w:bCs/>
              <w:caps/>
              <w:sz w:val="14"/>
              <w:szCs w:val="14"/>
            </w:rPr>
          </w:pPr>
          <w:r>
            <w:rPr>
              <w:b/>
              <w:bCs/>
              <w:caps/>
              <w:sz w:val="14"/>
              <w:szCs w:val="14"/>
            </w:rPr>
            <w:t>ludwig-maximilians-universität münchen</w:t>
          </w:r>
        </w:p>
      </w:tc>
      <w:tc>
        <w:tcPr>
          <w:tcW w:w="2103" w:type="dxa"/>
          <w:tcBorders>
            <w:bottom w:val="single" w:sz="4" w:space="0" w:color="auto"/>
          </w:tcBorders>
        </w:tcPr>
        <w:p w14:paraId="3F4EA6C9" w14:textId="405882FE" w:rsidR="00C95C86" w:rsidRDefault="00C95C86" w:rsidP="00010B91">
          <w:pPr>
            <w:pStyle w:val="Header"/>
            <w:spacing w:after="120"/>
            <w:jc w:val="right"/>
            <w:rPr>
              <w:b/>
              <w:bCs/>
              <w:caps/>
              <w:sz w:val="14"/>
              <w:szCs w:val="14"/>
            </w:rPr>
          </w:pPr>
          <w:r>
            <w:rPr>
              <w:b/>
              <w:bCs/>
              <w:caps/>
              <w:sz w:val="14"/>
              <w:szCs w:val="14"/>
            </w:rPr>
            <w:t xml:space="preserve">Seite </w:t>
          </w:r>
          <w:r>
            <w:rPr>
              <w:b/>
              <w:bCs/>
              <w:caps/>
              <w:sz w:val="14"/>
              <w:szCs w:val="14"/>
            </w:rPr>
            <w:fldChar w:fldCharType="begin"/>
          </w:r>
          <w:r>
            <w:rPr>
              <w:b/>
              <w:bCs/>
              <w:caps/>
              <w:sz w:val="14"/>
              <w:szCs w:val="14"/>
            </w:rPr>
            <w:instrText xml:space="preserve"> </w:instrText>
          </w:r>
          <w:r w:rsidR="002F5927">
            <w:rPr>
              <w:b/>
              <w:bCs/>
              <w:caps/>
              <w:sz w:val="14"/>
              <w:szCs w:val="14"/>
            </w:rPr>
            <w:instrText>PAGE</w:instrText>
          </w:r>
          <w:r>
            <w:rPr>
              <w:b/>
              <w:bCs/>
              <w:caps/>
              <w:sz w:val="14"/>
              <w:szCs w:val="14"/>
            </w:rPr>
            <w:instrText xml:space="preserve"> </w:instrText>
          </w:r>
          <w:r>
            <w:rPr>
              <w:b/>
              <w:bCs/>
              <w:caps/>
              <w:sz w:val="14"/>
              <w:szCs w:val="14"/>
            </w:rPr>
            <w:fldChar w:fldCharType="separate"/>
          </w:r>
          <w:r w:rsidR="00532759">
            <w:rPr>
              <w:b/>
              <w:bCs/>
              <w:caps/>
              <w:noProof/>
              <w:sz w:val="14"/>
              <w:szCs w:val="14"/>
            </w:rPr>
            <w:t>5</w:t>
          </w:r>
          <w:r>
            <w:rPr>
              <w:b/>
              <w:bCs/>
              <w:caps/>
              <w:sz w:val="14"/>
              <w:szCs w:val="14"/>
            </w:rPr>
            <w:fldChar w:fldCharType="end"/>
          </w:r>
          <w:r>
            <w:rPr>
              <w:b/>
              <w:bCs/>
              <w:caps/>
              <w:sz w:val="14"/>
              <w:szCs w:val="14"/>
            </w:rPr>
            <w:t xml:space="preserve"> </w:t>
          </w:r>
        </w:p>
      </w:tc>
    </w:tr>
  </w:tbl>
  <w:p w14:paraId="78220C06" w14:textId="77777777" w:rsidR="00C95C86" w:rsidRDefault="00C95C86" w:rsidP="00D35B87">
    <w:pPr>
      <w:pStyle w:val="Header"/>
      <w:rPr>
        <w:b/>
        <w:bCs/>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DEF" w14:textId="77777777" w:rsidR="00C95C86" w:rsidRDefault="00C95C86">
    <w:pPr>
      <w:framePr w:w="510" w:h="11" w:hRule="exact" w:wrap="auto" w:vAnchor="page" w:hAnchor="page" w:x="1" w:y="5949" w:anchorLock="1"/>
      <w:pBdr>
        <w:top w:val="single" w:sz="6" w:space="4" w:color="000000"/>
      </w:pBdr>
      <w:shd w:val="solid" w:color="FFFFFF" w:fill="FFFFFF"/>
      <w:rPr>
        <w:spacing w:val="0"/>
      </w:rPr>
    </w:pPr>
  </w:p>
  <w:p w14:paraId="5C7F9FE0" w14:textId="77777777" w:rsidR="00C95C86" w:rsidRDefault="00C95C86">
    <w:pPr>
      <w:framePr w:w="510" w:h="11" w:hRule="exact" w:wrap="auto" w:vAnchor="page" w:hAnchor="page" w:x="1" w:y="8421" w:anchorLock="1"/>
      <w:pBdr>
        <w:top w:val="single" w:sz="6" w:space="4" w:color="000000"/>
      </w:pBdr>
      <w:shd w:val="solid" w:color="FFFFFF" w:fill="FFFFFF"/>
      <w:rPr>
        <w:spacing w:val="0"/>
      </w:rPr>
    </w:pPr>
  </w:p>
  <w:p w14:paraId="27253D5A" w14:textId="77777777" w:rsidR="00C95C86" w:rsidRDefault="00C95C86">
    <w:pPr>
      <w:framePr w:w="510" w:h="11" w:hRule="exact" w:wrap="notBeside" w:vAnchor="page" w:hAnchor="page" w:x="1" w:y="11914" w:anchorLock="1"/>
      <w:pBdr>
        <w:top w:val="single" w:sz="6" w:space="4" w:color="000000"/>
      </w:pBdr>
      <w:shd w:val="solid" w:color="FFFFFF" w:fill="FFFFFF"/>
      <w:rPr>
        <w:spacing w:val="0"/>
      </w:rPr>
    </w:pPr>
  </w:p>
  <w:p w14:paraId="5AAF6B87" w14:textId="77777777" w:rsidR="00C95C86" w:rsidRDefault="00A70E57">
    <w:pPr>
      <w:pStyle w:val="Boxentext"/>
      <w:spacing w:before="1800" w:line="240" w:lineRule="auto"/>
      <w:ind w:left="0"/>
      <w:rPr>
        <w:b w:val="0"/>
        <w:bCs w:val="0"/>
        <w:sz w:val="16"/>
        <w:szCs w:val="16"/>
      </w:rPr>
    </w:pPr>
    <w:r>
      <w:rPr>
        <w:noProof/>
        <w:lang w:val="en-GB" w:eastAsia="en-GB"/>
      </w:rPr>
      <mc:AlternateContent>
        <mc:Choice Requires="wps">
          <w:drawing>
            <wp:anchor distT="0" distB="0" distL="114300" distR="114300" simplePos="0" relativeHeight="251658240" behindDoc="1" locked="0" layoutInCell="1" allowOverlap="1" wp14:anchorId="174CF65B" wp14:editId="7E93B894">
              <wp:simplePos x="0" y="0"/>
              <wp:positionH relativeFrom="margin">
                <wp:posOffset>1818005</wp:posOffset>
              </wp:positionH>
              <wp:positionV relativeFrom="page">
                <wp:posOffset>659130</wp:posOffset>
              </wp:positionV>
              <wp:extent cx="2912110" cy="828040"/>
              <wp:effectExtent l="1905"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2110" cy="828040"/>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1F1EB53A" w14:textId="77777777" w:rsidR="00C95C86" w:rsidRPr="00AD2519" w:rsidRDefault="00C95C86" w:rsidP="004109BC">
                          <w:pPr>
                            <w:spacing w:line="176" w:lineRule="exact"/>
                            <w:ind w:left="85"/>
                            <w:rPr>
                              <w:b/>
                              <w:bCs/>
                              <w:caps/>
                              <w:sz w:val="14"/>
                              <w:szCs w:val="14"/>
                            </w:rPr>
                          </w:pPr>
                          <w:r w:rsidRPr="00AD2519">
                            <w:rPr>
                              <w:b/>
                              <w:bCs/>
                              <w:caps/>
                              <w:sz w:val="14"/>
                              <w:szCs w:val="14"/>
                            </w:rPr>
                            <w:t>FAkultät für Psychologie und Pädagogik</w:t>
                          </w:r>
                          <w:r w:rsidR="009056E3">
                            <w:rPr>
                              <w:b/>
                              <w:bCs/>
                              <w:caps/>
                              <w:sz w:val="14"/>
                              <w:szCs w:val="14"/>
                            </w:rPr>
                            <w:t xml:space="preserve"> - </w:t>
                          </w:r>
                        </w:p>
                        <w:p w14:paraId="781B3F78" w14:textId="77777777" w:rsidR="00C95C86" w:rsidRDefault="009056E3" w:rsidP="009C3B9C">
                          <w:pPr>
                            <w:spacing w:line="176" w:lineRule="exact"/>
                            <w:ind w:left="85"/>
                            <w:rPr>
                              <w:b/>
                              <w:bCs/>
                              <w:caps/>
                              <w:spacing w:val="0"/>
                              <w:sz w:val="14"/>
                              <w:szCs w:val="14"/>
                            </w:rPr>
                          </w:pPr>
                          <w:r>
                            <w:rPr>
                              <w:b/>
                              <w:bCs/>
                              <w:caps/>
                              <w:sz w:val="14"/>
                              <w:szCs w:val="14"/>
                            </w:rPr>
                            <w:t>ethikkommis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4CF65B" id="_x0000_t202" coordsize="21600,21600" o:spt="202" path="m,l,21600r21600,l21600,xe">
              <v:stroke joinstyle="miter"/>
              <v:path gradientshapeok="t" o:connecttype="rect"/>
            </v:shapetype>
            <v:shape id="Text Box 7" o:spid="_x0000_s1026" type="#_x0000_t202" style="position:absolute;margin-left:143.15pt;margin-top:51.9pt;width:229.3pt;height:65.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" filled="f" stroked="f">
              <v:textbox inset="0,0,0,0">
                <w:txbxContent>
                  <w:p w14:paraId="1F1EB53A" w14:textId="77777777" w:rsidR="00C95C86" w:rsidRPr="00AD2519" w:rsidRDefault="00C95C86" w:rsidP="004109BC">
                    <w:pPr>
                      <w:spacing w:line="176" w:lineRule="exact"/>
                      <w:ind w:left="85"/>
                      <w:rPr>
                        <w:b/>
                        <w:bCs/>
                        <w:caps/>
                        <w:sz w:val="14"/>
                        <w:szCs w:val="14"/>
                      </w:rPr>
                    </w:pPr>
                    <w:r w:rsidRPr="00AD2519">
                      <w:rPr>
                        <w:b/>
                        <w:bCs/>
                        <w:caps/>
                        <w:sz w:val="14"/>
                        <w:szCs w:val="14"/>
                      </w:rPr>
                      <w:t>FAkultät für Psychologie und Pädagogik</w:t>
                    </w:r>
                    <w:r w:rsidR="009056E3">
                      <w:rPr>
                        <w:b/>
                        <w:bCs/>
                        <w:caps/>
                        <w:sz w:val="14"/>
                        <w:szCs w:val="14"/>
                      </w:rPr>
                      <w:t xml:space="preserve"> - </w:t>
                    </w:r>
                  </w:p>
                  <w:p w14:paraId="781B3F78" w14:textId="77777777" w:rsidR="00C95C86" w:rsidRDefault="009056E3" w:rsidP="009C3B9C">
                    <w:pPr>
                      <w:spacing w:line="176" w:lineRule="exact"/>
                      <w:ind w:left="85"/>
                      <w:rPr>
                        <w:b/>
                        <w:bCs/>
                        <w:caps/>
                        <w:spacing w:val="0"/>
                        <w:sz w:val="14"/>
                        <w:szCs w:val="14"/>
                      </w:rPr>
                    </w:pPr>
                    <w:r>
                      <w:rPr>
                        <w:b/>
                        <w:bCs/>
                        <w:caps/>
                        <w:sz w:val="14"/>
                        <w:szCs w:val="14"/>
                      </w:rPr>
                      <w:t>ethikkommission</w:t>
                    </w:r>
                  </w:p>
                </w:txbxContent>
              </v:textbox>
              <w10:wrap anchorx="margin" anchory="page"/>
            </v:shape>
          </w:pict>
        </mc:Fallback>
      </mc:AlternateContent>
    </w:r>
    <w:r>
      <w:rPr>
        <w:noProof/>
        <w:lang w:val="en-GB" w:eastAsia="en-GB"/>
      </w:rPr>
      <w:drawing>
        <wp:anchor distT="0" distB="0" distL="114300" distR="114300" simplePos="0" relativeHeight="251657216" behindDoc="1" locked="0" layoutInCell="1" allowOverlap="1" wp14:anchorId="041CF676" wp14:editId="6627C789">
          <wp:simplePos x="0" y="0"/>
          <wp:positionH relativeFrom="page">
            <wp:posOffset>867410</wp:posOffset>
          </wp:positionH>
          <wp:positionV relativeFrom="page">
            <wp:posOffset>541020</wp:posOffset>
          </wp:positionV>
          <wp:extent cx="6307455" cy="831850"/>
          <wp:effectExtent l="0" t="0" r="0" b="6350"/>
          <wp:wrapNone/>
          <wp:docPr id="15" name="Bild 15" descr="Header_SW_120_Siegel_transparent_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eader_SW_120_Siegel_transparent_m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7455" cy="8318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F5491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32199"/>
    <w:multiLevelType w:val="hybridMultilevel"/>
    <w:tmpl w:val="2584BEA4"/>
    <w:lvl w:ilvl="0" w:tplc="56D837DA">
      <w:start w:val="1"/>
      <w:numFmt w:val="bullet"/>
      <w:lvlText w:val="-"/>
      <w:lvlJc w:val="left"/>
      <w:pPr>
        <w:tabs>
          <w:tab w:val="num" w:pos="1065"/>
        </w:tabs>
        <w:ind w:left="1065" w:hanging="705"/>
      </w:pPr>
      <w:rPr>
        <w:rFonts w:ascii="LMU CompatilFact" w:eastAsia="Times New Roman" w:hAnsi="LMU CompatilFact" w:cs="LMU CompatilFact"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224A78"/>
    <w:multiLevelType w:val="multilevel"/>
    <w:tmpl w:val="490EFAD0"/>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B7B1FB2"/>
    <w:multiLevelType w:val="hybridMultilevel"/>
    <w:tmpl w:val="A720E518"/>
    <w:lvl w:ilvl="0" w:tplc="881E698C">
      <w:start w:val="1"/>
      <w:numFmt w:val="lowerLetter"/>
      <w:lvlText w:val="(%1)"/>
      <w:lvlJc w:val="left"/>
      <w:pPr>
        <w:tabs>
          <w:tab w:val="num" w:pos="660"/>
        </w:tabs>
        <w:ind w:left="660" w:hanging="375"/>
      </w:pPr>
      <w:rPr>
        <w:rFonts w:hint="default"/>
      </w:rPr>
    </w:lvl>
    <w:lvl w:ilvl="1" w:tplc="04070019" w:tentative="1">
      <w:start w:val="1"/>
      <w:numFmt w:val="lowerLetter"/>
      <w:lvlText w:val="%2."/>
      <w:lvlJc w:val="left"/>
      <w:pPr>
        <w:tabs>
          <w:tab w:val="num" w:pos="1365"/>
        </w:tabs>
        <w:ind w:left="1365" w:hanging="360"/>
      </w:pPr>
    </w:lvl>
    <w:lvl w:ilvl="2" w:tplc="0407001B" w:tentative="1">
      <w:start w:val="1"/>
      <w:numFmt w:val="lowerRoman"/>
      <w:lvlText w:val="%3."/>
      <w:lvlJc w:val="right"/>
      <w:pPr>
        <w:tabs>
          <w:tab w:val="num" w:pos="2085"/>
        </w:tabs>
        <w:ind w:left="2085" w:hanging="180"/>
      </w:pPr>
    </w:lvl>
    <w:lvl w:ilvl="3" w:tplc="0407000F" w:tentative="1">
      <w:start w:val="1"/>
      <w:numFmt w:val="decimal"/>
      <w:lvlText w:val="%4."/>
      <w:lvlJc w:val="left"/>
      <w:pPr>
        <w:tabs>
          <w:tab w:val="num" w:pos="2805"/>
        </w:tabs>
        <w:ind w:left="2805" w:hanging="360"/>
      </w:pPr>
    </w:lvl>
    <w:lvl w:ilvl="4" w:tplc="04070019" w:tentative="1">
      <w:start w:val="1"/>
      <w:numFmt w:val="lowerLetter"/>
      <w:lvlText w:val="%5."/>
      <w:lvlJc w:val="left"/>
      <w:pPr>
        <w:tabs>
          <w:tab w:val="num" w:pos="3525"/>
        </w:tabs>
        <w:ind w:left="3525" w:hanging="360"/>
      </w:pPr>
    </w:lvl>
    <w:lvl w:ilvl="5" w:tplc="0407001B" w:tentative="1">
      <w:start w:val="1"/>
      <w:numFmt w:val="lowerRoman"/>
      <w:lvlText w:val="%6."/>
      <w:lvlJc w:val="right"/>
      <w:pPr>
        <w:tabs>
          <w:tab w:val="num" w:pos="4245"/>
        </w:tabs>
        <w:ind w:left="4245" w:hanging="180"/>
      </w:pPr>
    </w:lvl>
    <w:lvl w:ilvl="6" w:tplc="0407000F" w:tentative="1">
      <w:start w:val="1"/>
      <w:numFmt w:val="decimal"/>
      <w:lvlText w:val="%7."/>
      <w:lvlJc w:val="left"/>
      <w:pPr>
        <w:tabs>
          <w:tab w:val="num" w:pos="4965"/>
        </w:tabs>
        <w:ind w:left="4965" w:hanging="360"/>
      </w:pPr>
    </w:lvl>
    <w:lvl w:ilvl="7" w:tplc="04070019" w:tentative="1">
      <w:start w:val="1"/>
      <w:numFmt w:val="lowerLetter"/>
      <w:lvlText w:val="%8."/>
      <w:lvlJc w:val="left"/>
      <w:pPr>
        <w:tabs>
          <w:tab w:val="num" w:pos="5685"/>
        </w:tabs>
        <w:ind w:left="5685" w:hanging="360"/>
      </w:pPr>
    </w:lvl>
    <w:lvl w:ilvl="8" w:tplc="0407001B" w:tentative="1">
      <w:start w:val="1"/>
      <w:numFmt w:val="lowerRoman"/>
      <w:lvlText w:val="%9."/>
      <w:lvlJc w:val="right"/>
      <w:pPr>
        <w:tabs>
          <w:tab w:val="num" w:pos="6405"/>
        </w:tabs>
        <w:ind w:left="6405" w:hanging="180"/>
      </w:pPr>
    </w:lvl>
  </w:abstractNum>
  <w:abstractNum w:abstractNumId="4" w15:restartNumberingAfterBreak="0">
    <w:nsid w:val="13D16A91"/>
    <w:multiLevelType w:val="hybridMultilevel"/>
    <w:tmpl w:val="27E84378"/>
    <w:lvl w:ilvl="0" w:tplc="14AA2366">
      <w:numFmt w:val="bullet"/>
      <w:lvlText w:val="-"/>
      <w:lvlJc w:val="left"/>
      <w:pPr>
        <w:tabs>
          <w:tab w:val="num" w:pos="1065"/>
        </w:tabs>
        <w:ind w:left="1065"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F5081C"/>
    <w:multiLevelType w:val="multilevel"/>
    <w:tmpl w:val="9866ED62"/>
    <w:lvl w:ilvl="0">
      <w:start w:val="6"/>
      <w:numFmt w:val="decimal"/>
      <w:lvlText w:val="%1)"/>
      <w:lvlJc w:val="left"/>
      <w:pPr>
        <w:ind w:left="360" w:hanging="360"/>
      </w:pPr>
      <w:rPr>
        <w:rFonts w:hint="default"/>
      </w:rPr>
    </w:lvl>
    <w:lvl w:ilvl="1">
      <w:start w:val="1"/>
      <w:numFmt w:val="decimal"/>
      <w:isLgl/>
      <w:lvlText w:val="%1.%2"/>
      <w:lvlJc w:val="left"/>
      <w:pPr>
        <w:tabs>
          <w:tab w:val="num" w:pos="570"/>
        </w:tabs>
        <w:ind w:left="570" w:hanging="57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6" w15:restartNumberingAfterBreak="0">
    <w:nsid w:val="201459B2"/>
    <w:multiLevelType w:val="hybridMultilevel"/>
    <w:tmpl w:val="83EEBC66"/>
    <w:lvl w:ilvl="0" w:tplc="3D7C0C34">
      <w:numFmt w:val="bullet"/>
      <w:lvlText w:val="-"/>
      <w:lvlJc w:val="left"/>
      <w:pPr>
        <w:tabs>
          <w:tab w:val="num" w:pos="1065"/>
        </w:tabs>
        <w:ind w:left="1065" w:hanging="705"/>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A26DFE"/>
    <w:multiLevelType w:val="hybridMultilevel"/>
    <w:tmpl w:val="C1BAAD1A"/>
    <w:lvl w:ilvl="0" w:tplc="04070015">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9BC3D25"/>
    <w:multiLevelType w:val="multilevel"/>
    <w:tmpl w:val="4EB4A41E"/>
    <w:lvl w:ilvl="0">
      <w:start w:val="5"/>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4234E10"/>
    <w:multiLevelType w:val="hybridMultilevel"/>
    <w:tmpl w:val="E5B4B6E0"/>
    <w:lvl w:ilvl="0" w:tplc="6D525976">
      <w:start w:val="18"/>
      <w:numFmt w:val="bullet"/>
      <w:lvlText w:val="-"/>
      <w:lvlJc w:val="left"/>
      <w:pPr>
        <w:tabs>
          <w:tab w:val="num" w:pos="1080"/>
        </w:tabs>
        <w:ind w:left="1080" w:hanging="360"/>
      </w:pPr>
      <w:rPr>
        <w:rFonts w:ascii="Arial" w:eastAsia="Times New Roman" w:hAnsi="Arial" w:cs="Arial" w:hint="default"/>
      </w:rPr>
    </w:lvl>
    <w:lvl w:ilvl="1" w:tplc="04070003" w:tentative="1">
      <w:start w:val="1"/>
      <w:numFmt w:val="bullet"/>
      <w:lvlText w:val="o"/>
      <w:lvlJc w:val="left"/>
      <w:pPr>
        <w:tabs>
          <w:tab w:val="num" w:pos="750"/>
        </w:tabs>
        <w:ind w:left="750" w:hanging="360"/>
      </w:pPr>
      <w:rPr>
        <w:rFonts w:ascii="Courier New" w:hAnsi="Courier New" w:cs="Courier New" w:hint="default"/>
      </w:rPr>
    </w:lvl>
    <w:lvl w:ilvl="2" w:tplc="04070005" w:tentative="1">
      <w:start w:val="1"/>
      <w:numFmt w:val="bullet"/>
      <w:lvlText w:val=""/>
      <w:lvlJc w:val="left"/>
      <w:pPr>
        <w:tabs>
          <w:tab w:val="num" w:pos="1470"/>
        </w:tabs>
        <w:ind w:left="1470" w:hanging="360"/>
      </w:pPr>
      <w:rPr>
        <w:rFonts w:ascii="Wingdings" w:hAnsi="Wingdings" w:hint="default"/>
      </w:rPr>
    </w:lvl>
    <w:lvl w:ilvl="3" w:tplc="04070001" w:tentative="1">
      <w:start w:val="1"/>
      <w:numFmt w:val="bullet"/>
      <w:lvlText w:val=""/>
      <w:lvlJc w:val="left"/>
      <w:pPr>
        <w:tabs>
          <w:tab w:val="num" w:pos="2190"/>
        </w:tabs>
        <w:ind w:left="2190" w:hanging="360"/>
      </w:pPr>
      <w:rPr>
        <w:rFonts w:ascii="Symbol" w:hAnsi="Symbol" w:hint="default"/>
      </w:rPr>
    </w:lvl>
    <w:lvl w:ilvl="4" w:tplc="04070003" w:tentative="1">
      <w:start w:val="1"/>
      <w:numFmt w:val="bullet"/>
      <w:lvlText w:val="o"/>
      <w:lvlJc w:val="left"/>
      <w:pPr>
        <w:tabs>
          <w:tab w:val="num" w:pos="2910"/>
        </w:tabs>
        <w:ind w:left="2910" w:hanging="360"/>
      </w:pPr>
      <w:rPr>
        <w:rFonts w:ascii="Courier New" w:hAnsi="Courier New" w:cs="Courier New" w:hint="default"/>
      </w:rPr>
    </w:lvl>
    <w:lvl w:ilvl="5" w:tplc="04070005" w:tentative="1">
      <w:start w:val="1"/>
      <w:numFmt w:val="bullet"/>
      <w:lvlText w:val=""/>
      <w:lvlJc w:val="left"/>
      <w:pPr>
        <w:tabs>
          <w:tab w:val="num" w:pos="3630"/>
        </w:tabs>
        <w:ind w:left="3630" w:hanging="360"/>
      </w:pPr>
      <w:rPr>
        <w:rFonts w:ascii="Wingdings" w:hAnsi="Wingdings" w:hint="default"/>
      </w:rPr>
    </w:lvl>
    <w:lvl w:ilvl="6" w:tplc="04070001" w:tentative="1">
      <w:start w:val="1"/>
      <w:numFmt w:val="bullet"/>
      <w:lvlText w:val=""/>
      <w:lvlJc w:val="left"/>
      <w:pPr>
        <w:tabs>
          <w:tab w:val="num" w:pos="4350"/>
        </w:tabs>
        <w:ind w:left="4350" w:hanging="360"/>
      </w:pPr>
      <w:rPr>
        <w:rFonts w:ascii="Symbol" w:hAnsi="Symbol" w:hint="default"/>
      </w:rPr>
    </w:lvl>
    <w:lvl w:ilvl="7" w:tplc="04070003" w:tentative="1">
      <w:start w:val="1"/>
      <w:numFmt w:val="bullet"/>
      <w:lvlText w:val="o"/>
      <w:lvlJc w:val="left"/>
      <w:pPr>
        <w:tabs>
          <w:tab w:val="num" w:pos="5070"/>
        </w:tabs>
        <w:ind w:left="5070" w:hanging="360"/>
      </w:pPr>
      <w:rPr>
        <w:rFonts w:ascii="Courier New" w:hAnsi="Courier New" w:cs="Courier New" w:hint="default"/>
      </w:rPr>
    </w:lvl>
    <w:lvl w:ilvl="8" w:tplc="04070005" w:tentative="1">
      <w:start w:val="1"/>
      <w:numFmt w:val="bullet"/>
      <w:lvlText w:val=""/>
      <w:lvlJc w:val="left"/>
      <w:pPr>
        <w:tabs>
          <w:tab w:val="num" w:pos="5790"/>
        </w:tabs>
        <w:ind w:left="5790" w:hanging="360"/>
      </w:pPr>
      <w:rPr>
        <w:rFonts w:ascii="Wingdings" w:hAnsi="Wingdings" w:hint="default"/>
      </w:rPr>
    </w:lvl>
  </w:abstractNum>
  <w:abstractNum w:abstractNumId="10" w15:restartNumberingAfterBreak="0">
    <w:nsid w:val="481B7B7E"/>
    <w:multiLevelType w:val="hybridMultilevel"/>
    <w:tmpl w:val="A9B8A4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A0E496D"/>
    <w:multiLevelType w:val="hybridMultilevel"/>
    <w:tmpl w:val="3B9401EC"/>
    <w:lvl w:ilvl="0" w:tplc="14AA236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E93955"/>
    <w:multiLevelType w:val="hybridMultilevel"/>
    <w:tmpl w:val="806E93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C795037"/>
    <w:multiLevelType w:val="hybridMultilevel"/>
    <w:tmpl w:val="E400859A"/>
    <w:lvl w:ilvl="0" w:tplc="04070011">
      <w:start w:val="3"/>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6"/>
  </w:num>
  <w:num w:numId="2">
    <w:abstractNumId w:val="1"/>
  </w:num>
  <w:num w:numId="3">
    <w:abstractNumId w:val="4"/>
  </w:num>
  <w:num w:numId="4">
    <w:abstractNumId w:val="9"/>
  </w:num>
  <w:num w:numId="5">
    <w:abstractNumId w:val="2"/>
  </w:num>
  <w:num w:numId="6">
    <w:abstractNumId w:val="5"/>
  </w:num>
  <w:num w:numId="7">
    <w:abstractNumId w:val="3"/>
  </w:num>
  <w:num w:numId="8">
    <w:abstractNumId w:val="8"/>
  </w:num>
  <w:num w:numId="9">
    <w:abstractNumId w:val="0"/>
  </w:num>
  <w:num w:numId="10">
    <w:abstractNumId w:val="7"/>
  </w:num>
  <w:num w:numId="11">
    <w:abstractNumId w:val="13"/>
  </w:num>
  <w:num w:numId="12">
    <w:abstractNumId w:val="12"/>
  </w:num>
  <w:num w:numId="13">
    <w:abstractNumId w:val="11"/>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1C0A"/>
    <w:rsid w:val="000012A8"/>
    <w:rsid w:val="000015B1"/>
    <w:rsid w:val="00006130"/>
    <w:rsid w:val="00010B91"/>
    <w:rsid w:val="0001147E"/>
    <w:rsid w:val="00012E26"/>
    <w:rsid w:val="00014C29"/>
    <w:rsid w:val="000156DB"/>
    <w:rsid w:val="000209AA"/>
    <w:rsid w:val="00023BDE"/>
    <w:rsid w:val="00025E69"/>
    <w:rsid w:val="00027E8E"/>
    <w:rsid w:val="000304FA"/>
    <w:rsid w:val="00031793"/>
    <w:rsid w:val="0003366B"/>
    <w:rsid w:val="000341EF"/>
    <w:rsid w:val="00035A41"/>
    <w:rsid w:val="00041B9B"/>
    <w:rsid w:val="000437EA"/>
    <w:rsid w:val="000460E8"/>
    <w:rsid w:val="00046C08"/>
    <w:rsid w:val="00050DEC"/>
    <w:rsid w:val="00053189"/>
    <w:rsid w:val="000562E3"/>
    <w:rsid w:val="0005689F"/>
    <w:rsid w:val="00057BBE"/>
    <w:rsid w:val="0006130E"/>
    <w:rsid w:val="00061B78"/>
    <w:rsid w:val="00062B5A"/>
    <w:rsid w:val="000652DE"/>
    <w:rsid w:val="0006577C"/>
    <w:rsid w:val="00065C91"/>
    <w:rsid w:val="00071523"/>
    <w:rsid w:val="00071CC2"/>
    <w:rsid w:val="00080765"/>
    <w:rsid w:val="00082BBB"/>
    <w:rsid w:val="00083135"/>
    <w:rsid w:val="000836D1"/>
    <w:rsid w:val="00084EE3"/>
    <w:rsid w:val="000942D7"/>
    <w:rsid w:val="0009541E"/>
    <w:rsid w:val="000A2605"/>
    <w:rsid w:val="000A3450"/>
    <w:rsid w:val="000A5416"/>
    <w:rsid w:val="000B2B67"/>
    <w:rsid w:val="000B2DFA"/>
    <w:rsid w:val="000B38ED"/>
    <w:rsid w:val="000B5900"/>
    <w:rsid w:val="000B6284"/>
    <w:rsid w:val="000B714C"/>
    <w:rsid w:val="000B73A9"/>
    <w:rsid w:val="000C05C1"/>
    <w:rsid w:val="000C2257"/>
    <w:rsid w:val="000C2508"/>
    <w:rsid w:val="000C728F"/>
    <w:rsid w:val="000C7BB5"/>
    <w:rsid w:val="000D4149"/>
    <w:rsid w:val="000D4CA2"/>
    <w:rsid w:val="000E17C7"/>
    <w:rsid w:val="000E18AD"/>
    <w:rsid w:val="000E34BD"/>
    <w:rsid w:val="000E3BB7"/>
    <w:rsid w:val="000E3D48"/>
    <w:rsid w:val="000E6C36"/>
    <w:rsid w:val="000F64C6"/>
    <w:rsid w:val="000F710C"/>
    <w:rsid w:val="000F7233"/>
    <w:rsid w:val="00102DA9"/>
    <w:rsid w:val="00104FC0"/>
    <w:rsid w:val="00106EF6"/>
    <w:rsid w:val="00110808"/>
    <w:rsid w:val="0011508E"/>
    <w:rsid w:val="0011520C"/>
    <w:rsid w:val="001153C1"/>
    <w:rsid w:val="00115EEE"/>
    <w:rsid w:val="001209AB"/>
    <w:rsid w:val="00120CC0"/>
    <w:rsid w:val="0012256F"/>
    <w:rsid w:val="00124232"/>
    <w:rsid w:val="00124C4A"/>
    <w:rsid w:val="00133D03"/>
    <w:rsid w:val="00134475"/>
    <w:rsid w:val="00140E13"/>
    <w:rsid w:val="00141313"/>
    <w:rsid w:val="00144A92"/>
    <w:rsid w:val="001459AA"/>
    <w:rsid w:val="001523FC"/>
    <w:rsid w:val="00155E9B"/>
    <w:rsid w:val="0015704D"/>
    <w:rsid w:val="001617E7"/>
    <w:rsid w:val="00164796"/>
    <w:rsid w:val="00173B88"/>
    <w:rsid w:val="00173BE0"/>
    <w:rsid w:val="001762FC"/>
    <w:rsid w:val="00180668"/>
    <w:rsid w:val="00182127"/>
    <w:rsid w:val="0018317C"/>
    <w:rsid w:val="001833BE"/>
    <w:rsid w:val="001845C1"/>
    <w:rsid w:val="001850D5"/>
    <w:rsid w:val="00185ABD"/>
    <w:rsid w:val="00190B7C"/>
    <w:rsid w:val="00190E9B"/>
    <w:rsid w:val="0019546A"/>
    <w:rsid w:val="001955E7"/>
    <w:rsid w:val="001968C1"/>
    <w:rsid w:val="00196E77"/>
    <w:rsid w:val="001A0578"/>
    <w:rsid w:val="001A4CC8"/>
    <w:rsid w:val="001A4CDD"/>
    <w:rsid w:val="001A7025"/>
    <w:rsid w:val="001B0DB0"/>
    <w:rsid w:val="001B1646"/>
    <w:rsid w:val="001B2ACA"/>
    <w:rsid w:val="001B764E"/>
    <w:rsid w:val="001C0EFB"/>
    <w:rsid w:val="001C22C8"/>
    <w:rsid w:val="001C27BB"/>
    <w:rsid w:val="001C3D6C"/>
    <w:rsid w:val="001C4561"/>
    <w:rsid w:val="001C57CC"/>
    <w:rsid w:val="001C5E29"/>
    <w:rsid w:val="001C65F8"/>
    <w:rsid w:val="001C6882"/>
    <w:rsid w:val="001D2196"/>
    <w:rsid w:val="001D3791"/>
    <w:rsid w:val="001D43B6"/>
    <w:rsid w:val="001D735D"/>
    <w:rsid w:val="001D7D38"/>
    <w:rsid w:val="001E1603"/>
    <w:rsid w:val="001E3937"/>
    <w:rsid w:val="001F04CB"/>
    <w:rsid w:val="001F15B9"/>
    <w:rsid w:val="001F15CF"/>
    <w:rsid w:val="001F413D"/>
    <w:rsid w:val="00205C4E"/>
    <w:rsid w:val="0020624B"/>
    <w:rsid w:val="0021004E"/>
    <w:rsid w:val="00213103"/>
    <w:rsid w:val="002132E5"/>
    <w:rsid w:val="00214CAF"/>
    <w:rsid w:val="00215C70"/>
    <w:rsid w:val="00217238"/>
    <w:rsid w:val="00217F23"/>
    <w:rsid w:val="00222B62"/>
    <w:rsid w:val="002238AD"/>
    <w:rsid w:val="00224B56"/>
    <w:rsid w:val="00224F67"/>
    <w:rsid w:val="00234275"/>
    <w:rsid w:val="00236B56"/>
    <w:rsid w:val="0024184F"/>
    <w:rsid w:val="0024470A"/>
    <w:rsid w:val="00246604"/>
    <w:rsid w:val="00247B2A"/>
    <w:rsid w:val="00251FFB"/>
    <w:rsid w:val="00252389"/>
    <w:rsid w:val="00263451"/>
    <w:rsid w:val="00270D3B"/>
    <w:rsid w:val="00273AF5"/>
    <w:rsid w:val="00277A27"/>
    <w:rsid w:val="00287A07"/>
    <w:rsid w:val="00290594"/>
    <w:rsid w:val="002935C7"/>
    <w:rsid w:val="00293F23"/>
    <w:rsid w:val="0029743A"/>
    <w:rsid w:val="002A0A50"/>
    <w:rsid w:val="002A33D7"/>
    <w:rsid w:val="002A43BD"/>
    <w:rsid w:val="002A4702"/>
    <w:rsid w:val="002B24D3"/>
    <w:rsid w:val="002B7B74"/>
    <w:rsid w:val="002C0648"/>
    <w:rsid w:val="002C0760"/>
    <w:rsid w:val="002C7595"/>
    <w:rsid w:val="002C7672"/>
    <w:rsid w:val="002D13B2"/>
    <w:rsid w:val="002D3254"/>
    <w:rsid w:val="002D4E6E"/>
    <w:rsid w:val="002D59B3"/>
    <w:rsid w:val="002D6033"/>
    <w:rsid w:val="002D6F3D"/>
    <w:rsid w:val="002D7D5D"/>
    <w:rsid w:val="002E02AC"/>
    <w:rsid w:val="002E363C"/>
    <w:rsid w:val="002E551C"/>
    <w:rsid w:val="002E574C"/>
    <w:rsid w:val="002E5F18"/>
    <w:rsid w:val="002E614F"/>
    <w:rsid w:val="002E7F1D"/>
    <w:rsid w:val="002F1B1A"/>
    <w:rsid w:val="002F4A48"/>
    <w:rsid w:val="002F5927"/>
    <w:rsid w:val="002F6B3B"/>
    <w:rsid w:val="003004F6"/>
    <w:rsid w:val="00301CEB"/>
    <w:rsid w:val="00301D88"/>
    <w:rsid w:val="00303D71"/>
    <w:rsid w:val="00303F7E"/>
    <w:rsid w:val="00305472"/>
    <w:rsid w:val="003114C3"/>
    <w:rsid w:val="00312F55"/>
    <w:rsid w:val="00314E0A"/>
    <w:rsid w:val="00316823"/>
    <w:rsid w:val="00316938"/>
    <w:rsid w:val="003211D3"/>
    <w:rsid w:val="00324115"/>
    <w:rsid w:val="00324EC5"/>
    <w:rsid w:val="00325994"/>
    <w:rsid w:val="003263F0"/>
    <w:rsid w:val="00326FA2"/>
    <w:rsid w:val="00327E0A"/>
    <w:rsid w:val="00330DF5"/>
    <w:rsid w:val="00331DA6"/>
    <w:rsid w:val="00333058"/>
    <w:rsid w:val="00336FA0"/>
    <w:rsid w:val="00337480"/>
    <w:rsid w:val="00340B24"/>
    <w:rsid w:val="0034185A"/>
    <w:rsid w:val="00343C9B"/>
    <w:rsid w:val="00344536"/>
    <w:rsid w:val="0034502D"/>
    <w:rsid w:val="00350CB8"/>
    <w:rsid w:val="003519A9"/>
    <w:rsid w:val="00355E6C"/>
    <w:rsid w:val="00362D04"/>
    <w:rsid w:val="00367E27"/>
    <w:rsid w:val="0037168D"/>
    <w:rsid w:val="00371F8D"/>
    <w:rsid w:val="003732D0"/>
    <w:rsid w:val="00380035"/>
    <w:rsid w:val="00380E96"/>
    <w:rsid w:val="0038607F"/>
    <w:rsid w:val="003908E8"/>
    <w:rsid w:val="00391216"/>
    <w:rsid w:val="00394265"/>
    <w:rsid w:val="0039680E"/>
    <w:rsid w:val="003A0CD1"/>
    <w:rsid w:val="003A459B"/>
    <w:rsid w:val="003A60EC"/>
    <w:rsid w:val="003A65F1"/>
    <w:rsid w:val="003B1A6E"/>
    <w:rsid w:val="003B2E45"/>
    <w:rsid w:val="003B3928"/>
    <w:rsid w:val="003B431D"/>
    <w:rsid w:val="003B6AAB"/>
    <w:rsid w:val="003C7BC9"/>
    <w:rsid w:val="003D0871"/>
    <w:rsid w:val="003D627F"/>
    <w:rsid w:val="003D65B2"/>
    <w:rsid w:val="003E1B0C"/>
    <w:rsid w:val="003E22F9"/>
    <w:rsid w:val="003E4AC3"/>
    <w:rsid w:val="003E4B9F"/>
    <w:rsid w:val="003E525A"/>
    <w:rsid w:val="003F1006"/>
    <w:rsid w:val="003F164A"/>
    <w:rsid w:val="003F184B"/>
    <w:rsid w:val="003F22E6"/>
    <w:rsid w:val="003F3D75"/>
    <w:rsid w:val="003F4617"/>
    <w:rsid w:val="003F4618"/>
    <w:rsid w:val="003F5ED3"/>
    <w:rsid w:val="00400977"/>
    <w:rsid w:val="00406291"/>
    <w:rsid w:val="004068E1"/>
    <w:rsid w:val="004106E3"/>
    <w:rsid w:val="004109BC"/>
    <w:rsid w:val="004136BE"/>
    <w:rsid w:val="00415F1A"/>
    <w:rsid w:val="00421408"/>
    <w:rsid w:val="004214B5"/>
    <w:rsid w:val="00424250"/>
    <w:rsid w:val="00427CBD"/>
    <w:rsid w:val="0043586A"/>
    <w:rsid w:val="00437DC0"/>
    <w:rsid w:val="004400F3"/>
    <w:rsid w:val="00441963"/>
    <w:rsid w:val="00442505"/>
    <w:rsid w:val="004430C0"/>
    <w:rsid w:val="00445617"/>
    <w:rsid w:val="00450F75"/>
    <w:rsid w:val="004512F5"/>
    <w:rsid w:val="00451DE2"/>
    <w:rsid w:val="00452844"/>
    <w:rsid w:val="0045714E"/>
    <w:rsid w:val="00457987"/>
    <w:rsid w:val="00457CBC"/>
    <w:rsid w:val="00457D88"/>
    <w:rsid w:val="0046134E"/>
    <w:rsid w:val="00462EBE"/>
    <w:rsid w:val="00463357"/>
    <w:rsid w:val="004636DB"/>
    <w:rsid w:val="0046396A"/>
    <w:rsid w:val="00463ACB"/>
    <w:rsid w:val="00463B8F"/>
    <w:rsid w:val="004715E0"/>
    <w:rsid w:val="004719F1"/>
    <w:rsid w:val="0047250B"/>
    <w:rsid w:val="004727C2"/>
    <w:rsid w:val="00472CBB"/>
    <w:rsid w:val="004755C5"/>
    <w:rsid w:val="00476F98"/>
    <w:rsid w:val="00480D34"/>
    <w:rsid w:val="004828E4"/>
    <w:rsid w:val="00484AD4"/>
    <w:rsid w:val="00485987"/>
    <w:rsid w:val="00486836"/>
    <w:rsid w:val="00490ACD"/>
    <w:rsid w:val="00493628"/>
    <w:rsid w:val="00494352"/>
    <w:rsid w:val="004945D0"/>
    <w:rsid w:val="0049643C"/>
    <w:rsid w:val="004965FA"/>
    <w:rsid w:val="004A22CF"/>
    <w:rsid w:val="004A27BC"/>
    <w:rsid w:val="004A3A87"/>
    <w:rsid w:val="004A4C2C"/>
    <w:rsid w:val="004A7060"/>
    <w:rsid w:val="004B3AFF"/>
    <w:rsid w:val="004B6F66"/>
    <w:rsid w:val="004C032B"/>
    <w:rsid w:val="004C2ABD"/>
    <w:rsid w:val="004C307C"/>
    <w:rsid w:val="004C59B6"/>
    <w:rsid w:val="004C6766"/>
    <w:rsid w:val="004D1F16"/>
    <w:rsid w:val="004D280F"/>
    <w:rsid w:val="004D2F1C"/>
    <w:rsid w:val="004D40A8"/>
    <w:rsid w:val="004E4622"/>
    <w:rsid w:val="004E5A66"/>
    <w:rsid w:val="004E6027"/>
    <w:rsid w:val="004E7170"/>
    <w:rsid w:val="004E7717"/>
    <w:rsid w:val="004F02F5"/>
    <w:rsid w:val="004F0BE8"/>
    <w:rsid w:val="004F238A"/>
    <w:rsid w:val="004F29C0"/>
    <w:rsid w:val="004F3465"/>
    <w:rsid w:val="004F3BB5"/>
    <w:rsid w:val="004F460C"/>
    <w:rsid w:val="004F4CF4"/>
    <w:rsid w:val="004F7B23"/>
    <w:rsid w:val="00501A07"/>
    <w:rsid w:val="0050553D"/>
    <w:rsid w:val="0050604E"/>
    <w:rsid w:val="005060BF"/>
    <w:rsid w:val="005136E2"/>
    <w:rsid w:val="0051393C"/>
    <w:rsid w:val="00514D0D"/>
    <w:rsid w:val="0051518A"/>
    <w:rsid w:val="005249E0"/>
    <w:rsid w:val="00524DBA"/>
    <w:rsid w:val="0052724E"/>
    <w:rsid w:val="00531791"/>
    <w:rsid w:val="00532759"/>
    <w:rsid w:val="00533FD5"/>
    <w:rsid w:val="00534ABC"/>
    <w:rsid w:val="00543885"/>
    <w:rsid w:val="00545013"/>
    <w:rsid w:val="00545111"/>
    <w:rsid w:val="0054628F"/>
    <w:rsid w:val="00550023"/>
    <w:rsid w:val="0055381E"/>
    <w:rsid w:val="00555F7F"/>
    <w:rsid w:val="0055635B"/>
    <w:rsid w:val="00556AB6"/>
    <w:rsid w:val="005605F4"/>
    <w:rsid w:val="00561D57"/>
    <w:rsid w:val="005658C1"/>
    <w:rsid w:val="00566365"/>
    <w:rsid w:val="00566D40"/>
    <w:rsid w:val="00567322"/>
    <w:rsid w:val="005704D3"/>
    <w:rsid w:val="00570D6E"/>
    <w:rsid w:val="00570E53"/>
    <w:rsid w:val="00572DFA"/>
    <w:rsid w:val="005731B7"/>
    <w:rsid w:val="005778FD"/>
    <w:rsid w:val="00581C5B"/>
    <w:rsid w:val="00583AEC"/>
    <w:rsid w:val="0058447E"/>
    <w:rsid w:val="00584507"/>
    <w:rsid w:val="00584533"/>
    <w:rsid w:val="00585781"/>
    <w:rsid w:val="00587D6C"/>
    <w:rsid w:val="005952B1"/>
    <w:rsid w:val="00595898"/>
    <w:rsid w:val="005A1207"/>
    <w:rsid w:val="005A1868"/>
    <w:rsid w:val="005A1C0A"/>
    <w:rsid w:val="005A216E"/>
    <w:rsid w:val="005A3D13"/>
    <w:rsid w:val="005A4A0F"/>
    <w:rsid w:val="005B3650"/>
    <w:rsid w:val="005B4827"/>
    <w:rsid w:val="005B482D"/>
    <w:rsid w:val="005C0914"/>
    <w:rsid w:val="005C0EAC"/>
    <w:rsid w:val="005C665B"/>
    <w:rsid w:val="005C721D"/>
    <w:rsid w:val="005D1DDE"/>
    <w:rsid w:val="005D3C06"/>
    <w:rsid w:val="005D410F"/>
    <w:rsid w:val="005D620F"/>
    <w:rsid w:val="005D6E24"/>
    <w:rsid w:val="005E1438"/>
    <w:rsid w:val="005E666D"/>
    <w:rsid w:val="005E7AB1"/>
    <w:rsid w:val="005F06E7"/>
    <w:rsid w:val="005F1251"/>
    <w:rsid w:val="005F241B"/>
    <w:rsid w:val="005F241E"/>
    <w:rsid w:val="005F2E9D"/>
    <w:rsid w:val="005F38E9"/>
    <w:rsid w:val="005F4447"/>
    <w:rsid w:val="005F5793"/>
    <w:rsid w:val="00601739"/>
    <w:rsid w:val="00602166"/>
    <w:rsid w:val="00603B40"/>
    <w:rsid w:val="00604E6D"/>
    <w:rsid w:val="0061055A"/>
    <w:rsid w:val="00610B77"/>
    <w:rsid w:val="00611FEA"/>
    <w:rsid w:val="00612136"/>
    <w:rsid w:val="00613558"/>
    <w:rsid w:val="00613FF5"/>
    <w:rsid w:val="0061414D"/>
    <w:rsid w:val="00615792"/>
    <w:rsid w:val="0061698E"/>
    <w:rsid w:val="00620513"/>
    <w:rsid w:val="006232AB"/>
    <w:rsid w:val="006256AF"/>
    <w:rsid w:val="00626F64"/>
    <w:rsid w:val="00627AAD"/>
    <w:rsid w:val="006306C7"/>
    <w:rsid w:val="00631442"/>
    <w:rsid w:val="006322EA"/>
    <w:rsid w:val="00633151"/>
    <w:rsid w:val="00634795"/>
    <w:rsid w:val="00636E3C"/>
    <w:rsid w:val="00640646"/>
    <w:rsid w:val="0064197B"/>
    <w:rsid w:val="006425A2"/>
    <w:rsid w:val="00644852"/>
    <w:rsid w:val="006462EC"/>
    <w:rsid w:val="006470BE"/>
    <w:rsid w:val="006518E4"/>
    <w:rsid w:val="0065369E"/>
    <w:rsid w:val="0065674A"/>
    <w:rsid w:val="006602CB"/>
    <w:rsid w:val="0066253B"/>
    <w:rsid w:val="00663ACA"/>
    <w:rsid w:val="00664627"/>
    <w:rsid w:val="00675499"/>
    <w:rsid w:val="006758F9"/>
    <w:rsid w:val="00676378"/>
    <w:rsid w:val="00680E33"/>
    <w:rsid w:val="006811B2"/>
    <w:rsid w:val="00681D7D"/>
    <w:rsid w:val="00683DDD"/>
    <w:rsid w:val="006871DD"/>
    <w:rsid w:val="00694286"/>
    <w:rsid w:val="00696FB0"/>
    <w:rsid w:val="006A2BF5"/>
    <w:rsid w:val="006A3F2B"/>
    <w:rsid w:val="006A50D7"/>
    <w:rsid w:val="006A5863"/>
    <w:rsid w:val="006A5E2A"/>
    <w:rsid w:val="006B1147"/>
    <w:rsid w:val="006B2ED7"/>
    <w:rsid w:val="006B35DC"/>
    <w:rsid w:val="006B36CE"/>
    <w:rsid w:val="006B3844"/>
    <w:rsid w:val="006B4EB3"/>
    <w:rsid w:val="006B7FAB"/>
    <w:rsid w:val="006C2762"/>
    <w:rsid w:val="006C385C"/>
    <w:rsid w:val="006C46AF"/>
    <w:rsid w:val="006C6EAB"/>
    <w:rsid w:val="006C73B1"/>
    <w:rsid w:val="006D6F1B"/>
    <w:rsid w:val="006E32E2"/>
    <w:rsid w:val="006E4E1F"/>
    <w:rsid w:val="006E7338"/>
    <w:rsid w:val="006F01FA"/>
    <w:rsid w:val="006F09C0"/>
    <w:rsid w:val="006F179C"/>
    <w:rsid w:val="006F2274"/>
    <w:rsid w:val="006F4836"/>
    <w:rsid w:val="00700651"/>
    <w:rsid w:val="00700D6E"/>
    <w:rsid w:val="0070101E"/>
    <w:rsid w:val="007024E0"/>
    <w:rsid w:val="00705CA1"/>
    <w:rsid w:val="00712AD1"/>
    <w:rsid w:val="007147DC"/>
    <w:rsid w:val="00717F9F"/>
    <w:rsid w:val="007205B9"/>
    <w:rsid w:val="00721607"/>
    <w:rsid w:val="007268F9"/>
    <w:rsid w:val="00726C90"/>
    <w:rsid w:val="00730152"/>
    <w:rsid w:val="00731EEE"/>
    <w:rsid w:val="00732F09"/>
    <w:rsid w:val="00734A57"/>
    <w:rsid w:val="0073522A"/>
    <w:rsid w:val="007364C0"/>
    <w:rsid w:val="007373FA"/>
    <w:rsid w:val="00741269"/>
    <w:rsid w:val="00743BEC"/>
    <w:rsid w:val="007506C1"/>
    <w:rsid w:val="00751A11"/>
    <w:rsid w:val="007552DA"/>
    <w:rsid w:val="00755740"/>
    <w:rsid w:val="00755FDE"/>
    <w:rsid w:val="00757DC0"/>
    <w:rsid w:val="00760BE9"/>
    <w:rsid w:val="00761A3D"/>
    <w:rsid w:val="00763F28"/>
    <w:rsid w:val="00764F32"/>
    <w:rsid w:val="00765815"/>
    <w:rsid w:val="007810FF"/>
    <w:rsid w:val="007821B5"/>
    <w:rsid w:val="0078223B"/>
    <w:rsid w:val="00783D58"/>
    <w:rsid w:val="0078409C"/>
    <w:rsid w:val="00784338"/>
    <w:rsid w:val="00784FF2"/>
    <w:rsid w:val="00785BA7"/>
    <w:rsid w:val="007903AF"/>
    <w:rsid w:val="00790F77"/>
    <w:rsid w:val="007944E2"/>
    <w:rsid w:val="007A24E1"/>
    <w:rsid w:val="007A6656"/>
    <w:rsid w:val="007B00EA"/>
    <w:rsid w:val="007B3621"/>
    <w:rsid w:val="007B4108"/>
    <w:rsid w:val="007C0EE7"/>
    <w:rsid w:val="007C6EF8"/>
    <w:rsid w:val="007D5852"/>
    <w:rsid w:val="007D63BB"/>
    <w:rsid w:val="007D6B66"/>
    <w:rsid w:val="007D722B"/>
    <w:rsid w:val="007E0FF8"/>
    <w:rsid w:val="007E2C4C"/>
    <w:rsid w:val="007E40FE"/>
    <w:rsid w:val="007E4BBC"/>
    <w:rsid w:val="007E4EBD"/>
    <w:rsid w:val="007E64F8"/>
    <w:rsid w:val="007E7435"/>
    <w:rsid w:val="007F0F12"/>
    <w:rsid w:val="007F110F"/>
    <w:rsid w:val="007F14F5"/>
    <w:rsid w:val="007F45E7"/>
    <w:rsid w:val="007F5A4D"/>
    <w:rsid w:val="007F6233"/>
    <w:rsid w:val="0080160B"/>
    <w:rsid w:val="0080288D"/>
    <w:rsid w:val="00802E5D"/>
    <w:rsid w:val="00803870"/>
    <w:rsid w:val="0080418C"/>
    <w:rsid w:val="00804302"/>
    <w:rsid w:val="00804BBF"/>
    <w:rsid w:val="00805FDD"/>
    <w:rsid w:val="008101DF"/>
    <w:rsid w:val="00811805"/>
    <w:rsid w:val="00815136"/>
    <w:rsid w:val="00816859"/>
    <w:rsid w:val="00816EB2"/>
    <w:rsid w:val="00817BF8"/>
    <w:rsid w:val="00820FEE"/>
    <w:rsid w:val="00826BF5"/>
    <w:rsid w:val="00826D64"/>
    <w:rsid w:val="008307F0"/>
    <w:rsid w:val="00831A90"/>
    <w:rsid w:val="00833055"/>
    <w:rsid w:val="00833B23"/>
    <w:rsid w:val="0083457B"/>
    <w:rsid w:val="008365FE"/>
    <w:rsid w:val="00836A64"/>
    <w:rsid w:val="008438E4"/>
    <w:rsid w:val="00845960"/>
    <w:rsid w:val="008473AC"/>
    <w:rsid w:val="00847466"/>
    <w:rsid w:val="0085183C"/>
    <w:rsid w:val="00851B59"/>
    <w:rsid w:val="00856741"/>
    <w:rsid w:val="00857B85"/>
    <w:rsid w:val="008626F8"/>
    <w:rsid w:val="00862879"/>
    <w:rsid w:val="00862BA8"/>
    <w:rsid w:val="00862FE4"/>
    <w:rsid w:val="00863FC4"/>
    <w:rsid w:val="00866BC6"/>
    <w:rsid w:val="0087112D"/>
    <w:rsid w:val="00871829"/>
    <w:rsid w:val="00872DD6"/>
    <w:rsid w:val="008750D3"/>
    <w:rsid w:val="00875AE5"/>
    <w:rsid w:val="00875E60"/>
    <w:rsid w:val="00876130"/>
    <w:rsid w:val="0087645C"/>
    <w:rsid w:val="00877BD4"/>
    <w:rsid w:val="008803DC"/>
    <w:rsid w:val="00880830"/>
    <w:rsid w:val="008812BF"/>
    <w:rsid w:val="00885489"/>
    <w:rsid w:val="0088553B"/>
    <w:rsid w:val="008855E2"/>
    <w:rsid w:val="008868BD"/>
    <w:rsid w:val="00890E6C"/>
    <w:rsid w:val="0089258E"/>
    <w:rsid w:val="0089358E"/>
    <w:rsid w:val="0089599F"/>
    <w:rsid w:val="008A11CD"/>
    <w:rsid w:val="008A2100"/>
    <w:rsid w:val="008A2DBB"/>
    <w:rsid w:val="008A312B"/>
    <w:rsid w:val="008A3C50"/>
    <w:rsid w:val="008A4545"/>
    <w:rsid w:val="008B18EA"/>
    <w:rsid w:val="008B32D9"/>
    <w:rsid w:val="008B4B45"/>
    <w:rsid w:val="008B504D"/>
    <w:rsid w:val="008C0E75"/>
    <w:rsid w:val="008C5463"/>
    <w:rsid w:val="008C5FDE"/>
    <w:rsid w:val="008D7DF0"/>
    <w:rsid w:val="008E065F"/>
    <w:rsid w:val="008E14A6"/>
    <w:rsid w:val="008E3AB3"/>
    <w:rsid w:val="008E445A"/>
    <w:rsid w:val="008F025B"/>
    <w:rsid w:val="008F3311"/>
    <w:rsid w:val="008F4D0D"/>
    <w:rsid w:val="008F5E7A"/>
    <w:rsid w:val="008F5E7B"/>
    <w:rsid w:val="008F73A8"/>
    <w:rsid w:val="008F7C07"/>
    <w:rsid w:val="008F7CBE"/>
    <w:rsid w:val="00900344"/>
    <w:rsid w:val="00901C12"/>
    <w:rsid w:val="00902898"/>
    <w:rsid w:val="00902E24"/>
    <w:rsid w:val="009056E3"/>
    <w:rsid w:val="00905DA8"/>
    <w:rsid w:val="0091071F"/>
    <w:rsid w:val="00910EAD"/>
    <w:rsid w:val="009114AD"/>
    <w:rsid w:val="00911F18"/>
    <w:rsid w:val="0091638D"/>
    <w:rsid w:val="00921483"/>
    <w:rsid w:val="00921776"/>
    <w:rsid w:val="009231F0"/>
    <w:rsid w:val="0092324F"/>
    <w:rsid w:val="00931446"/>
    <w:rsid w:val="00931587"/>
    <w:rsid w:val="009328EE"/>
    <w:rsid w:val="00932DE9"/>
    <w:rsid w:val="00934104"/>
    <w:rsid w:val="00935560"/>
    <w:rsid w:val="00936E55"/>
    <w:rsid w:val="009374F7"/>
    <w:rsid w:val="00942BD4"/>
    <w:rsid w:val="00943BF4"/>
    <w:rsid w:val="0094628F"/>
    <w:rsid w:val="009515AA"/>
    <w:rsid w:val="00952FC5"/>
    <w:rsid w:val="00955F8A"/>
    <w:rsid w:val="00956DF4"/>
    <w:rsid w:val="00956E51"/>
    <w:rsid w:val="009570A9"/>
    <w:rsid w:val="0095750E"/>
    <w:rsid w:val="009630FB"/>
    <w:rsid w:val="009669AC"/>
    <w:rsid w:val="00970B62"/>
    <w:rsid w:val="009713C9"/>
    <w:rsid w:val="00971F6C"/>
    <w:rsid w:val="0098579E"/>
    <w:rsid w:val="00987A8A"/>
    <w:rsid w:val="00990431"/>
    <w:rsid w:val="009904E4"/>
    <w:rsid w:val="0099181F"/>
    <w:rsid w:val="009929E3"/>
    <w:rsid w:val="00994C28"/>
    <w:rsid w:val="009A090F"/>
    <w:rsid w:val="009A1882"/>
    <w:rsid w:val="009A3300"/>
    <w:rsid w:val="009A3938"/>
    <w:rsid w:val="009B112D"/>
    <w:rsid w:val="009B142A"/>
    <w:rsid w:val="009B2B83"/>
    <w:rsid w:val="009B4D77"/>
    <w:rsid w:val="009B74B5"/>
    <w:rsid w:val="009C217A"/>
    <w:rsid w:val="009C3B9C"/>
    <w:rsid w:val="009C4180"/>
    <w:rsid w:val="009C4AFA"/>
    <w:rsid w:val="009C533F"/>
    <w:rsid w:val="009C653A"/>
    <w:rsid w:val="009C66A0"/>
    <w:rsid w:val="009C6A03"/>
    <w:rsid w:val="009D1C52"/>
    <w:rsid w:val="009D2A2A"/>
    <w:rsid w:val="009D3286"/>
    <w:rsid w:val="009D6F74"/>
    <w:rsid w:val="009E0183"/>
    <w:rsid w:val="009E0833"/>
    <w:rsid w:val="009E4324"/>
    <w:rsid w:val="009E459F"/>
    <w:rsid w:val="009E5A97"/>
    <w:rsid w:val="009F2597"/>
    <w:rsid w:val="009F2984"/>
    <w:rsid w:val="009F2B64"/>
    <w:rsid w:val="009F498E"/>
    <w:rsid w:val="009F5481"/>
    <w:rsid w:val="009F63B9"/>
    <w:rsid w:val="009F6AF5"/>
    <w:rsid w:val="009F72AB"/>
    <w:rsid w:val="00A01892"/>
    <w:rsid w:val="00A03844"/>
    <w:rsid w:val="00A03F09"/>
    <w:rsid w:val="00A12328"/>
    <w:rsid w:val="00A12566"/>
    <w:rsid w:val="00A140C7"/>
    <w:rsid w:val="00A158B9"/>
    <w:rsid w:val="00A16E8C"/>
    <w:rsid w:val="00A1714E"/>
    <w:rsid w:val="00A22317"/>
    <w:rsid w:val="00A27C0D"/>
    <w:rsid w:val="00A31CA5"/>
    <w:rsid w:val="00A3233B"/>
    <w:rsid w:val="00A32F85"/>
    <w:rsid w:val="00A33A67"/>
    <w:rsid w:val="00A35B83"/>
    <w:rsid w:val="00A3727C"/>
    <w:rsid w:val="00A40EDE"/>
    <w:rsid w:val="00A410D7"/>
    <w:rsid w:val="00A4136B"/>
    <w:rsid w:val="00A42AD7"/>
    <w:rsid w:val="00A43B15"/>
    <w:rsid w:val="00A4427C"/>
    <w:rsid w:val="00A46AF7"/>
    <w:rsid w:val="00A47F7C"/>
    <w:rsid w:val="00A525D4"/>
    <w:rsid w:val="00A5476A"/>
    <w:rsid w:val="00A616A6"/>
    <w:rsid w:val="00A62AD8"/>
    <w:rsid w:val="00A65F53"/>
    <w:rsid w:val="00A70D79"/>
    <w:rsid w:val="00A70E57"/>
    <w:rsid w:val="00A72446"/>
    <w:rsid w:val="00A72521"/>
    <w:rsid w:val="00A75082"/>
    <w:rsid w:val="00A7573D"/>
    <w:rsid w:val="00A80074"/>
    <w:rsid w:val="00A83D19"/>
    <w:rsid w:val="00A9697D"/>
    <w:rsid w:val="00A97ABF"/>
    <w:rsid w:val="00AA4CB5"/>
    <w:rsid w:val="00AA6338"/>
    <w:rsid w:val="00AB2552"/>
    <w:rsid w:val="00AB3144"/>
    <w:rsid w:val="00AC1650"/>
    <w:rsid w:val="00AC7D57"/>
    <w:rsid w:val="00AD0439"/>
    <w:rsid w:val="00AD15BE"/>
    <w:rsid w:val="00AD2519"/>
    <w:rsid w:val="00AD25AC"/>
    <w:rsid w:val="00AD565F"/>
    <w:rsid w:val="00AD5D75"/>
    <w:rsid w:val="00AD7361"/>
    <w:rsid w:val="00AD78A2"/>
    <w:rsid w:val="00AE61BE"/>
    <w:rsid w:val="00AF4B5D"/>
    <w:rsid w:val="00AF4D1D"/>
    <w:rsid w:val="00AF59A2"/>
    <w:rsid w:val="00AF690C"/>
    <w:rsid w:val="00B039CC"/>
    <w:rsid w:val="00B10288"/>
    <w:rsid w:val="00B1757E"/>
    <w:rsid w:val="00B20147"/>
    <w:rsid w:val="00B20C03"/>
    <w:rsid w:val="00B2125F"/>
    <w:rsid w:val="00B26A3E"/>
    <w:rsid w:val="00B3128C"/>
    <w:rsid w:val="00B3492D"/>
    <w:rsid w:val="00B3761A"/>
    <w:rsid w:val="00B412D1"/>
    <w:rsid w:val="00B43B3A"/>
    <w:rsid w:val="00B50C01"/>
    <w:rsid w:val="00B551E7"/>
    <w:rsid w:val="00B62E6F"/>
    <w:rsid w:val="00B65CC6"/>
    <w:rsid w:val="00B66A7B"/>
    <w:rsid w:val="00B702EB"/>
    <w:rsid w:val="00B71595"/>
    <w:rsid w:val="00B7264F"/>
    <w:rsid w:val="00B72FF1"/>
    <w:rsid w:val="00B751B2"/>
    <w:rsid w:val="00B764AB"/>
    <w:rsid w:val="00B76BCA"/>
    <w:rsid w:val="00B80CFB"/>
    <w:rsid w:val="00B80E79"/>
    <w:rsid w:val="00B8456D"/>
    <w:rsid w:val="00B9040B"/>
    <w:rsid w:val="00B9089F"/>
    <w:rsid w:val="00B93B69"/>
    <w:rsid w:val="00B962E2"/>
    <w:rsid w:val="00B96E52"/>
    <w:rsid w:val="00BA19DF"/>
    <w:rsid w:val="00BA1BA4"/>
    <w:rsid w:val="00BA321F"/>
    <w:rsid w:val="00BA52A6"/>
    <w:rsid w:val="00BA53BB"/>
    <w:rsid w:val="00BA54A9"/>
    <w:rsid w:val="00BA55EA"/>
    <w:rsid w:val="00BA57E3"/>
    <w:rsid w:val="00BB0695"/>
    <w:rsid w:val="00BB08B2"/>
    <w:rsid w:val="00BB1DEE"/>
    <w:rsid w:val="00BB2D64"/>
    <w:rsid w:val="00BB4476"/>
    <w:rsid w:val="00BB466A"/>
    <w:rsid w:val="00BB57E3"/>
    <w:rsid w:val="00BB66F0"/>
    <w:rsid w:val="00BB6D36"/>
    <w:rsid w:val="00BC3122"/>
    <w:rsid w:val="00BC376D"/>
    <w:rsid w:val="00BC4C54"/>
    <w:rsid w:val="00BC59F2"/>
    <w:rsid w:val="00BC7CBE"/>
    <w:rsid w:val="00BD6D5B"/>
    <w:rsid w:val="00BE0C54"/>
    <w:rsid w:val="00BE2227"/>
    <w:rsid w:val="00BE4DF3"/>
    <w:rsid w:val="00BE4F8D"/>
    <w:rsid w:val="00BF06AB"/>
    <w:rsid w:val="00BF2194"/>
    <w:rsid w:val="00BF3360"/>
    <w:rsid w:val="00BF45C8"/>
    <w:rsid w:val="00BF5CA8"/>
    <w:rsid w:val="00BF6A19"/>
    <w:rsid w:val="00C016B2"/>
    <w:rsid w:val="00C02866"/>
    <w:rsid w:val="00C0651B"/>
    <w:rsid w:val="00C06FD0"/>
    <w:rsid w:val="00C1540C"/>
    <w:rsid w:val="00C242C7"/>
    <w:rsid w:val="00C26AAD"/>
    <w:rsid w:val="00C30888"/>
    <w:rsid w:val="00C31EA8"/>
    <w:rsid w:val="00C35837"/>
    <w:rsid w:val="00C36C96"/>
    <w:rsid w:val="00C411A1"/>
    <w:rsid w:val="00C42B7B"/>
    <w:rsid w:val="00C4490B"/>
    <w:rsid w:val="00C45DD4"/>
    <w:rsid w:val="00C476C8"/>
    <w:rsid w:val="00C51E88"/>
    <w:rsid w:val="00C53A5E"/>
    <w:rsid w:val="00C639E0"/>
    <w:rsid w:val="00C64D98"/>
    <w:rsid w:val="00C667FE"/>
    <w:rsid w:val="00C710EC"/>
    <w:rsid w:val="00C730DB"/>
    <w:rsid w:val="00C7538F"/>
    <w:rsid w:val="00C75A55"/>
    <w:rsid w:val="00C76587"/>
    <w:rsid w:val="00C77A03"/>
    <w:rsid w:val="00C80260"/>
    <w:rsid w:val="00C8093D"/>
    <w:rsid w:val="00C83A08"/>
    <w:rsid w:val="00C83A32"/>
    <w:rsid w:val="00C859F2"/>
    <w:rsid w:val="00C86837"/>
    <w:rsid w:val="00C879B7"/>
    <w:rsid w:val="00C87F94"/>
    <w:rsid w:val="00C91C79"/>
    <w:rsid w:val="00C934FA"/>
    <w:rsid w:val="00C94696"/>
    <w:rsid w:val="00C947D3"/>
    <w:rsid w:val="00C94FBF"/>
    <w:rsid w:val="00C95C86"/>
    <w:rsid w:val="00C960C6"/>
    <w:rsid w:val="00CA52D4"/>
    <w:rsid w:val="00CA6D78"/>
    <w:rsid w:val="00CB1D7E"/>
    <w:rsid w:val="00CB3B29"/>
    <w:rsid w:val="00CB448B"/>
    <w:rsid w:val="00CB4E8F"/>
    <w:rsid w:val="00CB64BF"/>
    <w:rsid w:val="00CC0AD5"/>
    <w:rsid w:val="00CC3DB2"/>
    <w:rsid w:val="00CC4538"/>
    <w:rsid w:val="00CC7466"/>
    <w:rsid w:val="00CC7D2C"/>
    <w:rsid w:val="00CC7DED"/>
    <w:rsid w:val="00CD05F9"/>
    <w:rsid w:val="00CD38B7"/>
    <w:rsid w:val="00CE041C"/>
    <w:rsid w:val="00CE0BA3"/>
    <w:rsid w:val="00CE30CD"/>
    <w:rsid w:val="00CE5333"/>
    <w:rsid w:val="00CE5F98"/>
    <w:rsid w:val="00CF0E95"/>
    <w:rsid w:val="00CF0F44"/>
    <w:rsid w:val="00CF1844"/>
    <w:rsid w:val="00CF3B62"/>
    <w:rsid w:val="00CF6550"/>
    <w:rsid w:val="00CF7074"/>
    <w:rsid w:val="00CF7571"/>
    <w:rsid w:val="00CF7D04"/>
    <w:rsid w:val="00D01ACC"/>
    <w:rsid w:val="00D1150B"/>
    <w:rsid w:val="00D11C26"/>
    <w:rsid w:val="00D135A0"/>
    <w:rsid w:val="00D136B4"/>
    <w:rsid w:val="00D171B6"/>
    <w:rsid w:val="00D175D2"/>
    <w:rsid w:val="00D22DB1"/>
    <w:rsid w:val="00D2757F"/>
    <w:rsid w:val="00D27664"/>
    <w:rsid w:val="00D276F5"/>
    <w:rsid w:val="00D3153D"/>
    <w:rsid w:val="00D333E6"/>
    <w:rsid w:val="00D33F98"/>
    <w:rsid w:val="00D35853"/>
    <w:rsid w:val="00D35B87"/>
    <w:rsid w:val="00D36347"/>
    <w:rsid w:val="00D40097"/>
    <w:rsid w:val="00D4040D"/>
    <w:rsid w:val="00D406F9"/>
    <w:rsid w:val="00D41B59"/>
    <w:rsid w:val="00D45FD1"/>
    <w:rsid w:val="00D46630"/>
    <w:rsid w:val="00D46F91"/>
    <w:rsid w:val="00D47387"/>
    <w:rsid w:val="00D47D8C"/>
    <w:rsid w:val="00D55811"/>
    <w:rsid w:val="00D6262C"/>
    <w:rsid w:val="00D630E0"/>
    <w:rsid w:val="00D63EED"/>
    <w:rsid w:val="00D65119"/>
    <w:rsid w:val="00D65E3B"/>
    <w:rsid w:val="00D674B7"/>
    <w:rsid w:val="00D71C4F"/>
    <w:rsid w:val="00D72384"/>
    <w:rsid w:val="00D72771"/>
    <w:rsid w:val="00D72822"/>
    <w:rsid w:val="00D73920"/>
    <w:rsid w:val="00D767CC"/>
    <w:rsid w:val="00D82FBA"/>
    <w:rsid w:val="00D840A8"/>
    <w:rsid w:val="00D853E5"/>
    <w:rsid w:val="00D85EE5"/>
    <w:rsid w:val="00D86756"/>
    <w:rsid w:val="00D87F80"/>
    <w:rsid w:val="00D90E24"/>
    <w:rsid w:val="00D91883"/>
    <w:rsid w:val="00D943F2"/>
    <w:rsid w:val="00D97A91"/>
    <w:rsid w:val="00DA0345"/>
    <w:rsid w:val="00DA18F9"/>
    <w:rsid w:val="00DA41E6"/>
    <w:rsid w:val="00DA4823"/>
    <w:rsid w:val="00DB4671"/>
    <w:rsid w:val="00DB46E7"/>
    <w:rsid w:val="00DB4BDF"/>
    <w:rsid w:val="00DB668E"/>
    <w:rsid w:val="00DB7FC0"/>
    <w:rsid w:val="00DC09A4"/>
    <w:rsid w:val="00DC14E1"/>
    <w:rsid w:val="00DC1BB0"/>
    <w:rsid w:val="00DC3110"/>
    <w:rsid w:val="00DC474A"/>
    <w:rsid w:val="00DC53A5"/>
    <w:rsid w:val="00DC7F46"/>
    <w:rsid w:val="00DD19E9"/>
    <w:rsid w:val="00DD4533"/>
    <w:rsid w:val="00DD5EEB"/>
    <w:rsid w:val="00DD5F09"/>
    <w:rsid w:val="00DE0DFC"/>
    <w:rsid w:val="00DE0F7A"/>
    <w:rsid w:val="00DE512B"/>
    <w:rsid w:val="00DE639B"/>
    <w:rsid w:val="00DE7705"/>
    <w:rsid w:val="00DF1680"/>
    <w:rsid w:val="00DF1EA3"/>
    <w:rsid w:val="00DF39FA"/>
    <w:rsid w:val="00DF6040"/>
    <w:rsid w:val="00DF6108"/>
    <w:rsid w:val="00E027EC"/>
    <w:rsid w:val="00E03A73"/>
    <w:rsid w:val="00E063A0"/>
    <w:rsid w:val="00E065AF"/>
    <w:rsid w:val="00E074C8"/>
    <w:rsid w:val="00E075A2"/>
    <w:rsid w:val="00E10C25"/>
    <w:rsid w:val="00E110FB"/>
    <w:rsid w:val="00E12F78"/>
    <w:rsid w:val="00E13416"/>
    <w:rsid w:val="00E14619"/>
    <w:rsid w:val="00E14EDF"/>
    <w:rsid w:val="00E14F46"/>
    <w:rsid w:val="00E151E8"/>
    <w:rsid w:val="00E1561D"/>
    <w:rsid w:val="00E2131B"/>
    <w:rsid w:val="00E25A02"/>
    <w:rsid w:val="00E263F5"/>
    <w:rsid w:val="00E2645C"/>
    <w:rsid w:val="00E2690B"/>
    <w:rsid w:val="00E275FB"/>
    <w:rsid w:val="00E2768A"/>
    <w:rsid w:val="00E30F60"/>
    <w:rsid w:val="00E3214C"/>
    <w:rsid w:val="00E32DCE"/>
    <w:rsid w:val="00E3666C"/>
    <w:rsid w:val="00E36B5E"/>
    <w:rsid w:val="00E37261"/>
    <w:rsid w:val="00E4322F"/>
    <w:rsid w:val="00E46466"/>
    <w:rsid w:val="00E517F7"/>
    <w:rsid w:val="00E51962"/>
    <w:rsid w:val="00E52FB7"/>
    <w:rsid w:val="00E53A9D"/>
    <w:rsid w:val="00E55937"/>
    <w:rsid w:val="00E652F5"/>
    <w:rsid w:val="00E714AF"/>
    <w:rsid w:val="00E738B9"/>
    <w:rsid w:val="00E74A4C"/>
    <w:rsid w:val="00E75893"/>
    <w:rsid w:val="00E75917"/>
    <w:rsid w:val="00E772B3"/>
    <w:rsid w:val="00E82E33"/>
    <w:rsid w:val="00E83B5B"/>
    <w:rsid w:val="00E840DC"/>
    <w:rsid w:val="00E9123E"/>
    <w:rsid w:val="00E930E4"/>
    <w:rsid w:val="00E96240"/>
    <w:rsid w:val="00E971C7"/>
    <w:rsid w:val="00EA1F35"/>
    <w:rsid w:val="00EA2796"/>
    <w:rsid w:val="00EA313A"/>
    <w:rsid w:val="00EA359C"/>
    <w:rsid w:val="00EA6661"/>
    <w:rsid w:val="00EA6738"/>
    <w:rsid w:val="00EA6F17"/>
    <w:rsid w:val="00EB0E92"/>
    <w:rsid w:val="00EB3A82"/>
    <w:rsid w:val="00EB446A"/>
    <w:rsid w:val="00EB565A"/>
    <w:rsid w:val="00EB6496"/>
    <w:rsid w:val="00EB6636"/>
    <w:rsid w:val="00EC0462"/>
    <w:rsid w:val="00EC0819"/>
    <w:rsid w:val="00EC383C"/>
    <w:rsid w:val="00ED1E13"/>
    <w:rsid w:val="00ED568A"/>
    <w:rsid w:val="00EF098F"/>
    <w:rsid w:val="00EF435D"/>
    <w:rsid w:val="00EF45ED"/>
    <w:rsid w:val="00EF519A"/>
    <w:rsid w:val="00EF5E5B"/>
    <w:rsid w:val="00EF7A1D"/>
    <w:rsid w:val="00F001DA"/>
    <w:rsid w:val="00F007F6"/>
    <w:rsid w:val="00F00D76"/>
    <w:rsid w:val="00F022F6"/>
    <w:rsid w:val="00F03920"/>
    <w:rsid w:val="00F0550A"/>
    <w:rsid w:val="00F068C0"/>
    <w:rsid w:val="00F11244"/>
    <w:rsid w:val="00F1221D"/>
    <w:rsid w:val="00F12EFB"/>
    <w:rsid w:val="00F13971"/>
    <w:rsid w:val="00F13C83"/>
    <w:rsid w:val="00F15959"/>
    <w:rsid w:val="00F21BF4"/>
    <w:rsid w:val="00F26C05"/>
    <w:rsid w:val="00F275D8"/>
    <w:rsid w:val="00F30C06"/>
    <w:rsid w:val="00F31C42"/>
    <w:rsid w:val="00F357DB"/>
    <w:rsid w:val="00F35F07"/>
    <w:rsid w:val="00F42806"/>
    <w:rsid w:val="00F448B8"/>
    <w:rsid w:val="00F45751"/>
    <w:rsid w:val="00F4713E"/>
    <w:rsid w:val="00F51548"/>
    <w:rsid w:val="00F5239D"/>
    <w:rsid w:val="00F529D3"/>
    <w:rsid w:val="00F531CA"/>
    <w:rsid w:val="00F533C7"/>
    <w:rsid w:val="00F56A4D"/>
    <w:rsid w:val="00F57A68"/>
    <w:rsid w:val="00F60C92"/>
    <w:rsid w:val="00F611FB"/>
    <w:rsid w:val="00F6285B"/>
    <w:rsid w:val="00F65A07"/>
    <w:rsid w:val="00F67680"/>
    <w:rsid w:val="00F67DDD"/>
    <w:rsid w:val="00F71D30"/>
    <w:rsid w:val="00F71DC1"/>
    <w:rsid w:val="00F73B25"/>
    <w:rsid w:val="00F741D3"/>
    <w:rsid w:val="00F74BA9"/>
    <w:rsid w:val="00F81CBB"/>
    <w:rsid w:val="00F82015"/>
    <w:rsid w:val="00F827AA"/>
    <w:rsid w:val="00F831F5"/>
    <w:rsid w:val="00F83B95"/>
    <w:rsid w:val="00F84574"/>
    <w:rsid w:val="00F84F4B"/>
    <w:rsid w:val="00F855E4"/>
    <w:rsid w:val="00F872D6"/>
    <w:rsid w:val="00F91D88"/>
    <w:rsid w:val="00FA1B71"/>
    <w:rsid w:val="00FA4D51"/>
    <w:rsid w:val="00FB7FE0"/>
    <w:rsid w:val="00FC0CE7"/>
    <w:rsid w:val="00FC5EF6"/>
    <w:rsid w:val="00FC6CDB"/>
    <w:rsid w:val="00FC6DDA"/>
    <w:rsid w:val="00FC7DF1"/>
    <w:rsid w:val="00FD0C79"/>
    <w:rsid w:val="00FD3187"/>
    <w:rsid w:val="00FD5070"/>
    <w:rsid w:val="00FD5DA4"/>
    <w:rsid w:val="00FE004E"/>
    <w:rsid w:val="00FE34C6"/>
    <w:rsid w:val="00FE4FB7"/>
    <w:rsid w:val="00FE786F"/>
    <w:rsid w:val="00FF0A28"/>
    <w:rsid w:val="00FF1483"/>
    <w:rsid w:val="00FF1737"/>
    <w:rsid w:val="00FF18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7C5F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240" w:lineRule="exact"/>
    </w:pPr>
    <w:rPr>
      <w:rFonts w:ascii="LMU CompatilFact" w:hAnsi="LMU CompatilFact" w:cs="LMU CompatilFact"/>
      <w:spacing w:val="12"/>
      <w:sz w:val="22"/>
      <w:szCs w:val="22"/>
    </w:rPr>
  </w:style>
  <w:style w:type="paragraph" w:styleId="Heading1">
    <w:name w:val="heading 1"/>
    <w:basedOn w:val="Normal"/>
    <w:next w:val="Normal"/>
    <w:qFormat/>
    <w:pPr>
      <w:keepNext/>
      <w:spacing w:before="240" w:after="60"/>
      <w:outlineLvl w:val="0"/>
    </w:pPr>
    <w:rPr>
      <w:b/>
      <w:bCs/>
      <w:kern w:val="32"/>
      <w:sz w:val="32"/>
      <w:szCs w:val="32"/>
    </w:rPr>
  </w:style>
  <w:style w:type="paragraph" w:styleId="Heading2">
    <w:name w:val="heading 2"/>
    <w:basedOn w:val="Normal"/>
    <w:next w:val="Normal"/>
    <w:qFormat/>
    <w:pPr>
      <w:keepNext/>
      <w:spacing w:before="240" w:after="60"/>
      <w:outlineLvl w:val="1"/>
    </w:pPr>
    <w:rPr>
      <w:b/>
      <w:bCs/>
      <w:i/>
      <w:iCs/>
      <w:sz w:val="28"/>
      <w:szCs w:val="28"/>
    </w:rPr>
  </w:style>
  <w:style w:type="paragraph" w:styleId="Heading3">
    <w:name w:val="heading 3"/>
    <w:basedOn w:val="Normal"/>
    <w:next w:val="Normal"/>
    <w:qFormat/>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absendertext">
    <w:name w:val="absender text"/>
    <w:basedOn w:val="Normal"/>
    <w:pPr>
      <w:tabs>
        <w:tab w:val="left" w:pos="397"/>
      </w:tabs>
      <w:spacing w:line="180" w:lineRule="exact"/>
    </w:pPr>
    <w:rPr>
      <w:spacing w:val="8"/>
      <w:sz w:val="14"/>
      <w:szCs w:val="14"/>
    </w:rPr>
  </w:style>
  <w:style w:type="paragraph" w:customStyle="1" w:styleId="Boxentext">
    <w:name w:val="Boxentext"/>
    <w:basedOn w:val="Normal"/>
    <w:pPr>
      <w:spacing w:line="180" w:lineRule="exact"/>
      <w:ind w:left="3005"/>
    </w:pPr>
    <w:rPr>
      <w:b/>
      <w:bCs/>
      <w:caps/>
      <w:sz w:val="14"/>
      <w:szCs w:val="14"/>
    </w:rPr>
  </w:style>
  <w:style w:type="paragraph" w:customStyle="1" w:styleId="Absenderzeile">
    <w:name w:val="Absenderzeile"/>
    <w:basedOn w:val="Normal"/>
    <w:rPr>
      <w:spacing w:val="6"/>
      <w:sz w:val="12"/>
      <w:szCs w:val="12"/>
    </w:rPr>
  </w:style>
  <w:style w:type="paragraph" w:customStyle="1" w:styleId="AbsenderName">
    <w:name w:val="Absender Name"/>
    <w:basedOn w:val="absendertext"/>
    <w:rPr>
      <w:b/>
      <w:bCs/>
      <w:caps/>
    </w:rPr>
  </w:style>
  <w:style w:type="character" w:styleId="CommentReference">
    <w:name w:val="annotation reference"/>
    <w:semiHidden/>
    <w:rsid w:val="005A1C0A"/>
    <w:rPr>
      <w:sz w:val="16"/>
      <w:szCs w:val="16"/>
    </w:rPr>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paragraph" w:styleId="CommentText">
    <w:name w:val="annotation text"/>
    <w:basedOn w:val="Normal"/>
    <w:semiHidden/>
    <w:rsid w:val="005A1C0A"/>
    <w:rPr>
      <w:sz w:val="20"/>
      <w:szCs w:val="20"/>
    </w:rPr>
  </w:style>
  <w:style w:type="paragraph" w:styleId="CommentSubject">
    <w:name w:val="annotation subject"/>
    <w:basedOn w:val="CommentText"/>
    <w:next w:val="CommentText"/>
    <w:semiHidden/>
    <w:rsid w:val="005A1C0A"/>
    <w:rPr>
      <w:b/>
      <w:bCs/>
    </w:rPr>
  </w:style>
  <w:style w:type="paragraph" w:styleId="DocumentMap">
    <w:name w:val="Document Map"/>
    <w:basedOn w:val="Normal"/>
    <w:semiHidden/>
    <w:rsid w:val="00F831F5"/>
    <w:pPr>
      <w:shd w:val="clear" w:color="auto" w:fill="000080"/>
    </w:pPr>
    <w:rPr>
      <w:rFonts w:ascii="Tahoma" w:hAnsi="Tahoma" w:cs="Tahoma"/>
      <w:sz w:val="20"/>
      <w:szCs w:val="20"/>
    </w:rPr>
  </w:style>
  <w:style w:type="paragraph" w:styleId="NormalWeb">
    <w:name w:val="Normal (Web)"/>
    <w:basedOn w:val="Normal"/>
    <w:uiPriority w:val="99"/>
    <w:rsid w:val="007F5A4D"/>
    <w:pPr>
      <w:spacing w:before="100" w:beforeAutospacing="1" w:after="100" w:afterAutospacing="1" w:line="240" w:lineRule="auto"/>
    </w:pPr>
    <w:rPr>
      <w:rFonts w:ascii="Verdana" w:hAnsi="Verdana" w:cs="Times New Roman"/>
      <w:color w:val="333333"/>
      <w:spacing w:val="0"/>
      <w:sz w:val="17"/>
      <w:szCs w:val="17"/>
    </w:rPr>
  </w:style>
  <w:style w:type="character" w:styleId="Strong">
    <w:name w:val="Strong"/>
    <w:uiPriority w:val="22"/>
    <w:qFormat/>
    <w:rsid w:val="007F5A4D"/>
    <w:rPr>
      <w:b/>
      <w:bCs/>
    </w:rPr>
  </w:style>
  <w:style w:type="paragraph" w:styleId="ListParagraph">
    <w:name w:val="List Paragraph"/>
    <w:basedOn w:val="Normal"/>
    <w:uiPriority w:val="72"/>
    <w:rsid w:val="00751A11"/>
    <w:pPr>
      <w:ind w:left="720"/>
      <w:contextualSpacing/>
    </w:pPr>
  </w:style>
  <w:style w:type="paragraph" w:styleId="FootnoteText">
    <w:name w:val="footnote text"/>
    <w:basedOn w:val="Normal"/>
    <w:link w:val="FootnoteTextChar"/>
    <w:rsid w:val="005136E2"/>
    <w:pPr>
      <w:spacing w:line="240" w:lineRule="auto"/>
    </w:pPr>
    <w:rPr>
      <w:sz w:val="24"/>
      <w:szCs w:val="24"/>
    </w:rPr>
  </w:style>
  <w:style w:type="character" w:customStyle="1" w:styleId="FootnoteTextChar">
    <w:name w:val="Footnote Text Char"/>
    <w:basedOn w:val="DefaultParagraphFont"/>
    <w:link w:val="FootnoteText"/>
    <w:rsid w:val="005136E2"/>
    <w:rPr>
      <w:rFonts w:ascii="LMU CompatilFact" w:hAnsi="LMU CompatilFact" w:cs="LMU CompatilFact"/>
      <w:spacing w:val="12"/>
      <w:sz w:val="24"/>
      <w:szCs w:val="24"/>
    </w:rPr>
  </w:style>
  <w:style w:type="character" w:styleId="FootnoteReference">
    <w:name w:val="footnote reference"/>
    <w:basedOn w:val="DefaultParagraphFont"/>
    <w:rsid w:val="005136E2"/>
    <w:rPr>
      <w:vertAlign w:val="superscript"/>
    </w:rPr>
  </w:style>
  <w:style w:type="character" w:styleId="FollowedHyperlink">
    <w:name w:val="FollowedHyperlink"/>
    <w:basedOn w:val="DefaultParagraphFont"/>
    <w:semiHidden/>
    <w:unhideWhenUsed/>
    <w:rsid w:val="004A27BC"/>
    <w:rPr>
      <w:color w:val="800080" w:themeColor="followedHyperlink"/>
      <w:u w:val="single"/>
    </w:rPr>
  </w:style>
  <w:style w:type="character" w:customStyle="1" w:styleId="UnresolvedMention1">
    <w:name w:val="Unresolved Mention1"/>
    <w:basedOn w:val="DefaultParagraphFont"/>
    <w:rsid w:val="00B10288"/>
    <w:rPr>
      <w:color w:val="605E5C"/>
      <w:shd w:val="clear" w:color="auto" w:fill="E1DFDD"/>
    </w:rPr>
  </w:style>
  <w:style w:type="character" w:styleId="UnresolvedMention">
    <w:name w:val="Unresolved Mention"/>
    <w:basedOn w:val="DefaultParagraphFont"/>
    <w:uiPriority w:val="99"/>
    <w:semiHidden/>
    <w:unhideWhenUsed/>
    <w:rsid w:val="00E83B5B"/>
    <w:rPr>
      <w:color w:val="605E5C"/>
      <w:shd w:val="clear" w:color="auto" w:fill="E1DFDD"/>
    </w:rPr>
  </w:style>
  <w:style w:type="paragraph" w:styleId="Bibliography">
    <w:name w:val="Bibliography"/>
    <w:basedOn w:val="Normal"/>
    <w:next w:val="Normal"/>
    <w:uiPriority w:val="37"/>
    <w:unhideWhenUsed/>
    <w:rsid w:val="0050553D"/>
    <w:pPr>
      <w:spacing w:line="480" w:lineRule="exact"/>
      <w:ind w:left="720" w:hanging="720"/>
    </w:pPr>
  </w:style>
  <w:style w:type="table" w:styleId="TableGrid">
    <w:name w:val="Table Grid"/>
    <w:basedOn w:val="TableNormal"/>
    <w:rsid w:val="00440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91026">
      <w:bodyDiv w:val="1"/>
      <w:marLeft w:val="0"/>
      <w:marRight w:val="0"/>
      <w:marTop w:val="0"/>
      <w:marBottom w:val="0"/>
      <w:divBdr>
        <w:top w:val="none" w:sz="0" w:space="0" w:color="auto"/>
        <w:left w:val="none" w:sz="0" w:space="0" w:color="auto"/>
        <w:bottom w:val="none" w:sz="0" w:space="0" w:color="auto"/>
        <w:right w:val="none" w:sz="0" w:space="0" w:color="auto"/>
      </w:divBdr>
    </w:div>
    <w:div w:id="81685285">
      <w:bodyDiv w:val="1"/>
      <w:marLeft w:val="0"/>
      <w:marRight w:val="0"/>
      <w:marTop w:val="0"/>
      <w:marBottom w:val="0"/>
      <w:divBdr>
        <w:top w:val="none" w:sz="0" w:space="0" w:color="auto"/>
        <w:left w:val="none" w:sz="0" w:space="0" w:color="auto"/>
        <w:bottom w:val="none" w:sz="0" w:space="0" w:color="auto"/>
        <w:right w:val="none" w:sz="0" w:space="0" w:color="auto"/>
      </w:divBdr>
    </w:div>
    <w:div w:id="233588775">
      <w:bodyDiv w:val="1"/>
      <w:marLeft w:val="0"/>
      <w:marRight w:val="0"/>
      <w:marTop w:val="0"/>
      <w:marBottom w:val="0"/>
      <w:divBdr>
        <w:top w:val="none" w:sz="0" w:space="0" w:color="auto"/>
        <w:left w:val="none" w:sz="0" w:space="0" w:color="auto"/>
        <w:bottom w:val="none" w:sz="0" w:space="0" w:color="auto"/>
        <w:right w:val="none" w:sz="0" w:space="0" w:color="auto"/>
      </w:divBdr>
    </w:div>
    <w:div w:id="277832619">
      <w:bodyDiv w:val="1"/>
      <w:marLeft w:val="0"/>
      <w:marRight w:val="0"/>
      <w:marTop w:val="0"/>
      <w:marBottom w:val="0"/>
      <w:divBdr>
        <w:top w:val="none" w:sz="0" w:space="0" w:color="auto"/>
        <w:left w:val="none" w:sz="0" w:space="0" w:color="auto"/>
        <w:bottom w:val="none" w:sz="0" w:space="0" w:color="auto"/>
        <w:right w:val="none" w:sz="0" w:space="0" w:color="auto"/>
      </w:divBdr>
    </w:div>
    <w:div w:id="401492785">
      <w:bodyDiv w:val="1"/>
      <w:marLeft w:val="0"/>
      <w:marRight w:val="0"/>
      <w:marTop w:val="0"/>
      <w:marBottom w:val="0"/>
      <w:divBdr>
        <w:top w:val="none" w:sz="0" w:space="0" w:color="auto"/>
        <w:left w:val="none" w:sz="0" w:space="0" w:color="auto"/>
        <w:bottom w:val="none" w:sz="0" w:space="0" w:color="auto"/>
        <w:right w:val="none" w:sz="0" w:space="0" w:color="auto"/>
      </w:divBdr>
    </w:div>
    <w:div w:id="483591074">
      <w:bodyDiv w:val="1"/>
      <w:marLeft w:val="0"/>
      <w:marRight w:val="0"/>
      <w:marTop w:val="0"/>
      <w:marBottom w:val="0"/>
      <w:divBdr>
        <w:top w:val="none" w:sz="0" w:space="0" w:color="auto"/>
        <w:left w:val="none" w:sz="0" w:space="0" w:color="auto"/>
        <w:bottom w:val="none" w:sz="0" w:space="0" w:color="auto"/>
        <w:right w:val="none" w:sz="0" w:space="0" w:color="auto"/>
      </w:divBdr>
    </w:div>
    <w:div w:id="524444021">
      <w:bodyDiv w:val="1"/>
      <w:marLeft w:val="0"/>
      <w:marRight w:val="0"/>
      <w:marTop w:val="0"/>
      <w:marBottom w:val="0"/>
      <w:divBdr>
        <w:top w:val="none" w:sz="0" w:space="0" w:color="auto"/>
        <w:left w:val="none" w:sz="0" w:space="0" w:color="auto"/>
        <w:bottom w:val="none" w:sz="0" w:space="0" w:color="auto"/>
        <w:right w:val="none" w:sz="0" w:space="0" w:color="auto"/>
      </w:divBdr>
    </w:div>
    <w:div w:id="543981123">
      <w:bodyDiv w:val="1"/>
      <w:marLeft w:val="0"/>
      <w:marRight w:val="0"/>
      <w:marTop w:val="0"/>
      <w:marBottom w:val="0"/>
      <w:divBdr>
        <w:top w:val="none" w:sz="0" w:space="0" w:color="auto"/>
        <w:left w:val="none" w:sz="0" w:space="0" w:color="auto"/>
        <w:bottom w:val="none" w:sz="0" w:space="0" w:color="auto"/>
        <w:right w:val="none" w:sz="0" w:space="0" w:color="auto"/>
      </w:divBdr>
    </w:div>
    <w:div w:id="557397575">
      <w:bodyDiv w:val="1"/>
      <w:marLeft w:val="0"/>
      <w:marRight w:val="0"/>
      <w:marTop w:val="0"/>
      <w:marBottom w:val="0"/>
      <w:divBdr>
        <w:top w:val="none" w:sz="0" w:space="0" w:color="auto"/>
        <w:left w:val="none" w:sz="0" w:space="0" w:color="auto"/>
        <w:bottom w:val="none" w:sz="0" w:space="0" w:color="auto"/>
        <w:right w:val="none" w:sz="0" w:space="0" w:color="auto"/>
      </w:divBdr>
    </w:div>
    <w:div w:id="707997098">
      <w:bodyDiv w:val="1"/>
      <w:marLeft w:val="0"/>
      <w:marRight w:val="0"/>
      <w:marTop w:val="0"/>
      <w:marBottom w:val="0"/>
      <w:divBdr>
        <w:top w:val="none" w:sz="0" w:space="0" w:color="auto"/>
        <w:left w:val="none" w:sz="0" w:space="0" w:color="auto"/>
        <w:bottom w:val="none" w:sz="0" w:space="0" w:color="auto"/>
        <w:right w:val="none" w:sz="0" w:space="0" w:color="auto"/>
      </w:divBdr>
    </w:div>
    <w:div w:id="735393781">
      <w:bodyDiv w:val="1"/>
      <w:marLeft w:val="0"/>
      <w:marRight w:val="0"/>
      <w:marTop w:val="0"/>
      <w:marBottom w:val="0"/>
      <w:divBdr>
        <w:top w:val="none" w:sz="0" w:space="0" w:color="auto"/>
        <w:left w:val="none" w:sz="0" w:space="0" w:color="auto"/>
        <w:bottom w:val="none" w:sz="0" w:space="0" w:color="auto"/>
        <w:right w:val="none" w:sz="0" w:space="0" w:color="auto"/>
      </w:divBdr>
    </w:div>
    <w:div w:id="898975028">
      <w:bodyDiv w:val="1"/>
      <w:marLeft w:val="0"/>
      <w:marRight w:val="0"/>
      <w:marTop w:val="0"/>
      <w:marBottom w:val="0"/>
      <w:divBdr>
        <w:top w:val="none" w:sz="0" w:space="0" w:color="auto"/>
        <w:left w:val="none" w:sz="0" w:space="0" w:color="auto"/>
        <w:bottom w:val="none" w:sz="0" w:space="0" w:color="auto"/>
        <w:right w:val="none" w:sz="0" w:space="0" w:color="auto"/>
      </w:divBdr>
    </w:div>
    <w:div w:id="916210338">
      <w:bodyDiv w:val="1"/>
      <w:marLeft w:val="0"/>
      <w:marRight w:val="0"/>
      <w:marTop w:val="0"/>
      <w:marBottom w:val="0"/>
      <w:divBdr>
        <w:top w:val="none" w:sz="0" w:space="0" w:color="auto"/>
        <w:left w:val="none" w:sz="0" w:space="0" w:color="auto"/>
        <w:bottom w:val="none" w:sz="0" w:space="0" w:color="auto"/>
        <w:right w:val="none" w:sz="0" w:space="0" w:color="auto"/>
      </w:divBdr>
    </w:div>
    <w:div w:id="946741153">
      <w:bodyDiv w:val="1"/>
      <w:marLeft w:val="0"/>
      <w:marRight w:val="0"/>
      <w:marTop w:val="0"/>
      <w:marBottom w:val="0"/>
      <w:divBdr>
        <w:top w:val="none" w:sz="0" w:space="0" w:color="auto"/>
        <w:left w:val="none" w:sz="0" w:space="0" w:color="auto"/>
        <w:bottom w:val="none" w:sz="0" w:space="0" w:color="auto"/>
        <w:right w:val="none" w:sz="0" w:space="0" w:color="auto"/>
      </w:divBdr>
    </w:div>
    <w:div w:id="1076437326">
      <w:bodyDiv w:val="1"/>
      <w:marLeft w:val="0"/>
      <w:marRight w:val="0"/>
      <w:marTop w:val="0"/>
      <w:marBottom w:val="0"/>
      <w:divBdr>
        <w:top w:val="none" w:sz="0" w:space="0" w:color="auto"/>
        <w:left w:val="none" w:sz="0" w:space="0" w:color="auto"/>
        <w:bottom w:val="none" w:sz="0" w:space="0" w:color="auto"/>
        <w:right w:val="none" w:sz="0" w:space="0" w:color="auto"/>
      </w:divBdr>
    </w:div>
    <w:div w:id="1145971759">
      <w:bodyDiv w:val="1"/>
      <w:marLeft w:val="0"/>
      <w:marRight w:val="0"/>
      <w:marTop w:val="0"/>
      <w:marBottom w:val="0"/>
      <w:divBdr>
        <w:top w:val="none" w:sz="0" w:space="0" w:color="auto"/>
        <w:left w:val="none" w:sz="0" w:space="0" w:color="auto"/>
        <w:bottom w:val="none" w:sz="0" w:space="0" w:color="auto"/>
        <w:right w:val="none" w:sz="0" w:space="0" w:color="auto"/>
      </w:divBdr>
    </w:div>
    <w:div w:id="1146120693">
      <w:bodyDiv w:val="1"/>
      <w:marLeft w:val="0"/>
      <w:marRight w:val="0"/>
      <w:marTop w:val="0"/>
      <w:marBottom w:val="0"/>
      <w:divBdr>
        <w:top w:val="none" w:sz="0" w:space="0" w:color="auto"/>
        <w:left w:val="none" w:sz="0" w:space="0" w:color="auto"/>
        <w:bottom w:val="none" w:sz="0" w:space="0" w:color="auto"/>
        <w:right w:val="none" w:sz="0" w:space="0" w:color="auto"/>
      </w:divBdr>
    </w:div>
    <w:div w:id="1370450674">
      <w:bodyDiv w:val="1"/>
      <w:marLeft w:val="0"/>
      <w:marRight w:val="0"/>
      <w:marTop w:val="0"/>
      <w:marBottom w:val="0"/>
      <w:divBdr>
        <w:top w:val="none" w:sz="0" w:space="0" w:color="auto"/>
        <w:left w:val="none" w:sz="0" w:space="0" w:color="auto"/>
        <w:bottom w:val="none" w:sz="0" w:space="0" w:color="auto"/>
        <w:right w:val="none" w:sz="0" w:space="0" w:color="auto"/>
      </w:divBdr>
    </w:div>
    <w:div w:id="1374110561">
      <w:bodyDiv w:val="1"/>
      <w:marLeft w:val="0"/>
      <w:marRight w:val="0"/>
      <w:marTop w:val="0"/>
      <w:marBottom w:val="0"/>
      <w:divBdr>
        <w:top w:val="none" w:sz="0" w:space="0" w:color="auto"/>
        <w:left w:val="none" w:sz="0" w:space="0" w:color="auto"/>
        <w:bottom w:val="none" w:sz="0" w:space="0" w:color="auto"/>
        <w:right w:val="none" w:sz="0" w:space="0" w:color="auto"/>
      </w:divBdr>
    </w:div>
    <w:div w:id="1431272417">
      <w:bodyDiv w:val="1"/>
      <w:marLeft w:val="0"/>
      <w:marRight w:val="0"/>
      <w:marTop w:val="0"/>
      <w:marBottom w:val="0"/>
      <w:divBdr>
        <w:top w:val="none" w:sz="0" w:space="0" w:color="auto"/>
        <w:left w:val="none" w:sz="0" w:space="0" w:color="auto"/>
        <w:bottom w:val="none" w:sz="0" w:space="0" w:color="auto"/>
        <w:right w:val="none" w:sz="0" w:space="0" w:color="auto"/>
      </w:divBdr>
    </w:div>
    <w:div w:id="1509949920">
      <w:bodyDiv w:val="1"/>
      <w:marLeft w:val="0"/>
      <w:marRight w:val="0"/>
      <w:marTop w:val="0"/>
      <w:marBottom w:val="0"/>
      <w:divBdr>
        <w:top w:val="none" w:sz="0" w:space="0" w:color="auto"/>
        <w:left w:val="none" w:sz="0" w:space="0" w:color="auto"/>
        <w:bottom w:val="none" w:sz="0" w:space="0" w:color="auto"/>
        <w:right w:val="none" w:sz="0" w:space="0" w:color="auto"/>
      </w:divBdr>
    </w:div>
    <w:div w:id="1655795554">
      <w:bodyDiv w:val="1"/>
      <w:marLeft w:val="0"/>
      <w:marRight w:val="0"/>
      <w:marTop w:val="0"/>
      <w:marBottom w:val="0"/>
      <w:divBdr>
        <w:top w:val="none" w:sz="0" w:space="0" w:color="auto"/>
        <w:left w:val="none" w:sz="0" w:space="0" w:color="auto"/>
        <w:bottom w:val="none" w:sz="0" w:space="0" w:color="auto"/>
        <w:right w:val="none" w:sz="0" w:space="0" w:color="auto"/>
      </w:divBdr>
    </w:div>
    <w:div w:id="1912078737">
      <w:bodyDiv w:val="1"/>
      <w:marLeft w:val="0"/>
      <w:marRight w:val="0"/>
      <w:marTop w:val="0"/>
      <w:marBottom w:val="0"/>
      <w:divBdr>
        <w:top w:val="none" w:sz="0" w:space="0" w:color="auto"/>
        <w:left w:val="none" w:sz="0" w:space="0" w:color="auto"/>
        <w:bottom w:val="none" w:sz="0" w:space="0" w:color="auto"/>
        <w:right w:val="none" w:sz="0" w:space="0" w:color="auto"/>
      </w:divBdr>
    </w:div>
    <w:div w:id="1960599563">
      <w:bodyDiv w:val="1"/>
      <w:marLeft w:val="0"/>
      <w:marRight w:val="0"/>
      <w:marTop w:val="0"/>
      <w:marBottom w:val="0"/>
      <w:divBdr>
        <w:top w:val="none" w:sz="0" w:space="0" w:color="auto"/>
        <w:left w:val="none" w:sz="0" w:space="0" w:color="auto"/>
        <w:bottom w:val="none" w:sz="0" w:space="0" w:color="auto"/>
        <w:right w:val="none" w:sz="0" w:space="0" w:color="auto"/>
      </w:divBdr>
    </w:div>
    <w:div w:id="1981038929">
      <w:bodyDiv w:val="1"/>
      <w:marLeft w:val="0"/>
      <w:marRight w:val="0"/>
      <w:marTop w:val="0"/>
      <w:marBottom w:val="0"/>
      <w:divBdr>
        <w:top w:val="none" w:sz="0" w:space="0" w:color="auto"/>
        <w:left w:val="none" w:sz="0" w:space="0" w:color="auto"/>
        <w:bottom w:val="none" w:sz="0" w:space="0" w:color="auto"/>
        <w:right w:val="none" w:sz="0" w:space="0" w:color="auto"/>
      </w:divBdr>
    </w:div>
    <w:div w:id="20248185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noctura.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entalab.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0758</Words>
  <Characters>67776</Characters>
  <Application>Microsoft Office Word</Application>
  <DocSecurity>0</DocSecurity>
  <Lines>564</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Geschäftsbrief mit Siegel</vt:lpstr>
      <vt:lpstr>Vorlage Geschäftsbrief mit Siegel</vt:lpstr>
    </vt:vector>
  </TitlesOfParts>
  <Company>LMU - Zentrale Verwaltung</Company>
  <LinksUpToDate>false</LinksUpToDate>
  <CharactersWithSpaces>78378</CharactersWithSpaces>
  <SharedDoc>false</SharedDoc>
  <HLinks>
    <vt:vector size="6" baseType="variant">
      <vt:variant>
        <vt:i4>2818090</vt:i4>
      </vt:variant>
      <vt:variant>
        <vt:i4>-1</vt:i4>
      </vt:variant>
      <vt:variant>
        <vt:i4>2063</vt:i4>
      </vt:variant>
      <vt:variant>
        <vt:i4>1</vt:i4>
      </vt:variant>
      <vt:variant>
        <vt:lpwstr>Header_SW_120_Siegel_transparent_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Geschäftsbrief mit Siegel</dc:title>
  <dc:subject>Corporate Design</dc:subject>
  <dc:creator>Ref. IIIA4 (Benutzerservice)</dc:creator>
  <cp:keywords/>
  <dc:description>Version 1.3 (August 2006)</dc:description>
  <cp:lastModifiedBy>Laura Hainke</cp:lastModifiedBy>
  <cp:revision>302</cp:revision>
  <cp:lastPrinted>2011-06-01T10:16:00Z</cp:lastPrinted>
  <dcterms:created xsi:type="dcterms:W3CDTF">2022-02-21T08:05:00Z</dcterms:created>
  <dcterms:modified xsi:type="dcterms:W3CDTF">2022-04-27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Cxxcb7"/&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